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53D78" w14:textId="5A74103D" w:rsidR="00753A36" w:rsidRDefault="00A126AF" w:rsidP="00753A36">
      <w:pPr>
        <w:pStyle w:val="ListParagraph"/>
        <w:numPr>
          <w:ilvl w:val="0"/>
          <w:numId w:val="1"/>
        </w:numPr>
        <w:rPr>
          <w:rFonts w:ascii="Cambria" w:hAnsi="Cambria"/>
          <w:b/>
          <w:bCs/>
        </w:rPr>
      </w:pPr>
      <w:r>
        <w:rPr>
          <w:rFonts w:ascii="Cambria" w:hAnsi="Cambria"/>
          <w:b/>
          <w:bCs/>
        </w:rPr>
        <w:t xml:space="preserve">Supplementary </w:t>
      </w:r>
      <w:r w:rsidR="00753A36">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4E1F61D9" w:rsidR="00706D8E" w:rsidRDefault="00706D8E" w:rsidP="00706D8E">
      <w:pPr>
        <w:tabs>
          <w:tab w:val="left" w:pos="1152"/>
        </w:tabs>
        <w:rPr>
          <w:rFonts w:ascii="Cambria" w:hAnsi="Cambria"/>
        </w:rPr>
      </w:pPr>
    </w:p>
    <w:p w14:paraId="24F99411" w14:textId="24E1025F" w:rsidR="0087668D" w:rsidRDefault="0087668D" w:rsidP="00706D8E">
      <w:pPr>
        <w:tabs>
          <w:tab w:val="left" w:pos="1152"/>
        </w:tabs>
        <w:rPr>
          <w:rFonts w:ascii="Cambria" w:hAnsi="Cambria"/>
        </w:rPr>
      </w:pPr>
      <w:r>
        <w:rPr>
          <w:rFonts w:ascii="Cambria" w:hAnsi="Cambria"/>
        </w:rPr>
        <w:t xml:space="preserve">We </w:t>
      </w:r>
      <w:r w:rsidR="00BB13C7">
        <w:rPr>
          <w:rFonts w:ascii="Cambria" w:hAnsi="Cambria"/>
        </w:rPr>
        <w:t>use</w:t>
      </w:r>
      <w:r>
        <w:rPr>
          <w:rFonts w:ascii="Cambria" w:hAnsi="Cambria"/>
        </w:rPr>
        <w:t xml:space="preserve"> IRI Nielsen data containing 10</w:t>
      </w:r>
      <w:r w:rsidR="00AD558C">
        <w:rPr>
          <w:rFonts w:ascii="Cambria" w:hAnsi="Cambria"/>
        </w:rPr>
        <w:t>2</w:t>
      </w:r>
      <w:r>
        <w:rPr>
          <w:rFonts w:ascii="Cambria" w:hAnsi="Cambria"/>
        </w:rPr>
        <w:t xml:space="preserve"> total weekly sales values for 32 grocery stores.</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30FCDCA6" w14:textId="114A10C1" w:rsidR="00C55846" w:rsidRDefault="00C55846" w:rsidP="00966E13">
      <w:pPr>
        <w:rPr>
          <w:rFonts w:ascii="Cambria" w:hAnsi="Cambria"/>
        </w:rPr>
      </w:pPr>
      <w:r>
        <w:rPr>
          <w:rFonts w:ascii="Cambria" w:hAnsi="Cambria"/>
        </w:rPr>
        <w:t>STL decomposition requires more than two seasonal periods of data</w:t>
      </w:r>
      <w:r w:rsidR="00410783">
        <w:rPr>
          <w:rFonts w:ascii="Cambria" w:hAnsi="Cambria"/>
        </w:rPr>
        <w:t xml:space="preserve"> (our seasonal period is 52 weeks)</w:t>
      </w:r>
      <w:r>
        <w:rPr>
          <w:rFonts w:ascii="Cambria" w:hAnsi="Cambria"/>
        </w:rPr>
        <w:t xml:space="preserve">, which we do not have. </w:t>
      </w:r>
      <w:r w:rsidR="00410783">
        <w:rPr>
          <w:rFonts w:ascii="Cambria" w:hAnsi="Cambria"/>
        </w:rPr>
        <w:t>We</w:t>
      </w:r>
      <w:r>
        <w:rPr>
          <w:rFonts w:ascii="Cambria" w:hAnsi="Cambria"/>
        </w:rPr>
        <w:t xml:space="preserve"> do not include features such as </w:t>
      </w:r>
      <w:r>
        <w:rPr>
          <w:rFonts w:ascii="Cambria" w:hAnsi="Cambria"/>
          <w:i/>
          <w:iCs/>
        </w:rPr>
        <w:t xml:space="preserve">Trend, Seasonality, Error ACF, </w:t>
      </w:r>
      <w:r>
        <w:rPr>
          <w:rFonts w:ascii="Cambria" w:hAnsi="Cambria"/>
        </w:rPr>
        <w:t xml:space="preserve">and </w:t>
      </w:r>
      <w:r>
        <w:rPr>
          <w:rFonts w:ascii="Cambria" w:hAnsi="Cambria"/>
          <w:i/>
          <w:iCs/>
        </w:rPr>
        <w:t xml:space="preserve">Spike </w:t>
      </w:r>
      <w:r>
        <w:rPr>
          <w:rFonts w:ascii="Cambria" w:hAnsi="Cambria"/>
        </w:rPr>
        <w:t>that require STL decomposition</w:t>
      </w:r>
      <w:r w:rsidR="00410783">
        <w:rPr>
          <w:rFonts w:ascii="Cambria" w:hAnsi="Cambria"/>
        </w:rPr>
        <w:t>.</w:t>
      </w:r>
    </w:p>
    <w:p w14:paraId="4ECB05EA" w14:textId="77777777" w:rsidR="00C55846" w:rsidRDefault="00C55846" w:rsidP="00966E13">
      <w:pPr>
        <w:rPr>
          <w:rFonts w:ascii="Cambria" w:hAnsi="Cambria"/>
        </w:rPr>
      </w:pPr>
    </w:p>
    <w:p w14:paraId="0D336CCC" w14:textId="7F997466" w:rsidR="00966E13" w:rsidRPr="00065352" w:rsidRDefault="00966E13" w:rsidP="00966E13">
      <w:pPr>
        <w:rPr>
          <w:rFonts w:ascii="Cambria" w:hAnsi="Cambria"/>
        </w:rPr>
      </w:pPr>
      <w:r>
        <w:rPr>
          <w:rFonts w:ascii="Cambria" w:hAnsi="Cambria"/>
        </w:rPr>
        <w:t>Table 1 displays the time series features selected for k-nTS and k-nTS+ swapping.</w:t>
      </w:r>
      <w:r w:rsidR="00143B00">
        <w:rPr>
          <w:rFonts w:ascii="Cambria" w:hAnsi="Cambria"/>
        </w:rPr>
        <w:t xml:space="preserve"> The same features were also used for protecting the M3 monthly micro data in our original analysis. </w:t>
      </w:r>
      <w:r>
        <w:rPr>
          <w:rFonts w:ascii="Cambria" w:hAnsi="Cambria"/>
        </w:rPr>
        <w:t>We refer the reader to Hyndman et al. (2022) for a detailed explanation of these features and further mathematical detail on the time series features is provided in the Appendix.</w:t>
      </w:r>
    </w:p>
    <w:p w14:paraId="0EF30BB5" w14:textId="77777777" w:rsidR="00966E13" w:rsidRDefault="00966E13" w:rsidP="008B21C2">
      <w:pPr>
        <w:tabs>
          <w:tab w:val="left" w:pos="1152"/>
        </w:tabs>
        <w:rPr>
          <w:rFonts w:ascii="Cambria" w:hAnsi="Cambria"/>
          <w:b/>
          <w:bCs/>
        </w:rPr>
      </w:pPr>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38796C44" w:rsidR="000225BC" w:rsidRDefault="000225BC" w:rsidP="008B21C2">
            <w:pPr>
              <w:tabs>
                <w:tab w:val="left" w:pos="1152"/>
              </w:tabs>
              <w:rPr>
                <w:rFonts w:ascii="Cambria" w:hAnsi="Cambria"/>
                <w:b/>
                <w:bCs/>
              </w:rPr>
            </w:pPr>
            <w:r>
              <w:rPr>
                <w:rFonts w:ascii="Cambria" w:hAnsi="Cambria"/>
                <w:b/>
                <w:bCs/>
              </w:rPr>
              <w:t>Selected</w:t>
            </w:r>
            <w:r w:rsidR="00EA18EB">
              <w:rPr>
                <w:rFonts w:ascii="Cambria" w:hAnsi="Cambria"/>
                <w:b/>
                <w:bCs/>
              </w:rPr>
              <w:t xml:space="preserve"> </w:t>
            </w:r>
            <w:r>
              <w:rPr>
                <w:rFonts w:ascii="Cambria" w:hAnsi="Cambria"/>
                <w:b/>
                <w:bCs/>
              </w:rPr>
              <w:t>(k-n</w:t>
            </w:r>
            <w:r w:rsidR="000C309F">
              <w:rPr>
                <w:rFonts w:ascii="Cambria" w:hAnsi="Cambria"/>
                <w:b/>
                <w:bCs/>
              </w:rPr>
              <w:t>TS</w:t>
            </w:r>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861EC5" w14:paraId="4F2DDB61" w14:textId="6958273C" w:rsidTr="000225BC">
        <w:tc>
          <w:tcPr>
            <w:tcW w:w="2107" w:type="dxa"/>
          </w:tcPr>
          <w:p w14:paraId="15EAD5F9" w14:textId="5F1AEC2B" w:rsidR="00861EC5" w:rsidRPr="00C55846" w:rsidRDefault="00861EC5" w:rsidP="008B21C2">
            <w:pPr>
              <w:tabs>
                <w:tab w:val="left" w:pos="1152"/>
              </w:tabs>
              <w:rPr>
                <w:rFonts w:ascii="Cambria" w:hAnsi="Cambria"/>
                <w:i/>
                <w:iCs/>
                <w:strike/>
              </w:rPr>
            </w:pPr>
            <w:r>
              <w:rPr>
                <w:rFonts w:ascii="Cambria" w:hAnsi="Cambria"/>
                <w:i/>
                <w:iCs/>
              </w:rPr>
              <w:t>Mean</w:t>
            </w:r>
          </w:p>
        </w:tc>
        <w:tc>
          <w:tcPr>
            <w:tcW w:w="2928" w:type="dxa"/>
          </w:tcPr>
          <w:p w14:paraId="6D1F7AF6" w14:textId="6FB31F40" w:rsidR="00861EC5" w:rsidRPr="00C55846" w:rsidRDefault="00861EC5" w:rsidP="008B21C2">
            <w:pPr>
              <w:tabs>
                <w:tab w:val="left" w:pos="1152"/>
              </w:tabs>
              <w:rPr>
                <w:rFonts w:ascii="Cambria" w:hAnsi="Cambria"/>
                <w:strike/>
              </w:rPr>
            </w:pPr>
            <w:r>
              <w:rPr>
                <w:rFonts w:ascii="Cambria" w:hAnsi="Cambria"/>
              </w:rPr>
              <w:t>Mean of the time series.</w:t>
            </w:r>
          </w:p>
        </w:tc>
        <w:tc>
          <w:tcPr>
            <w:tcW w:w="1530" w:type="dxa"/>
          </w:tcPr>
          <w:p w14:paraId="6BBD1079" w14:textId="5E04542B" w:rsidR="00861EC5" w:rsidRPr="00C55846" w:rsidRDefault="00861EC5" w:rsidP="00800EC6">
            <w:pPr>
              <w:tabs>
                <w:tab w:val="left" w:pos="1152"/>
              </w:tabs>
              <w:rPr>
                <w:rFonts w:ascii="Cambria" w:hAnsi="Cambria"/>
                <w:strike/>
              </w:rPr>
            </w:pPr>
            <m:oMathPara>
              <m:oMath>
                <m:d>
                  <m:dPr>
                    <m:begChr m:val="["/>
                    <m:ctrlPr>
                      <w:rPr>
                        <w:rFonts w:ascii="Cambria Math" w:hAnsi="Cambria Math"/>
                        <w:i/>
                      </w:rPr>
                    </m:ctrlPr>
                  </m:dPr>
                  <m:e>
                    <m:r>
                      <w:rPr>
                        <w:rFonts w:ascii="Cambria Math" w:hAnsi="Cambria Math"/>
                      </w:rPr>
                      <m:t>0,∞</m:t>
                    </m:r>
                  </m:e>
                </m:d>
              </m:oMath>
            </m:oMathPara>
          </w:p>
        </w:tc>
        <w:tc>
          <w:tcPr>
            <w:tcW w:w="1440" w:type="dxa"/>
          </w:tcPr>
          <w:p w14:paraId="58A26647" w14:textId="7D2B595B" w:rsidR="00861EC5" w:rsidRPr="00C55846" w:rsidRDefault="00861EC5" w:rsidP="000225BC">
            <w:pPr>
              <w:tabs>
                <w:tab w:val="left" w:pos="1152"/>
              </w:tabs>
              <w:jc w:val="center"/>
              <w:rPr>
                <w:rFonts w:ascii="Cambria" w:hAnsi="Cambria"/>
                <w:strike/>
              </w:rPr>
            </w:pPr>
            <w:r>
              <w:rPr>
                <w:rFonts w:ascii="Cambria" w:eastAsia="Calibri" w:hAnsi="Cambria" w:cs="Times New Roman"/>
              </w:rPr>
              <w:t>X</w:t>
            </w:r>
          </w:p>
        </w:tc>
        <w:tc>
          <w:tcPr>
            <w:tcW w:w="1345" w:type="dxa"/>
          </w:tcPr>
          <w:p w14:paraId="75E6063B" w14:textId="15AE5FC9" w:rsidR="00861EC5" w:rsidRPr="00C55846" w:rsidRDefault="00861EC5" w:rsidP="000225BC">
            <w:pPr>
              <w:tabs>
                <w:tab w:val="left" w:pos="1152"/>
              </w:tabs>
              <w:jc w:val="center"/>
              <w:rPr>
                <w:rFonts w:ascii="Cambria" w:hAnsi="Cambria"/>
                <w:strike/>
              </w:rPr>
            </w:pPr>
            <w:r>
              <w:rPr>
                <w:rFonts w:ascii="Cambria" w:eastAsia="Calibri" w:hAnsi="Cambria" w:cs="Times New Roman"/>
              </w:rPr>
              <w:t>X</w:t>
            </w:r>
          </w:p>
        </w:tc>
      </w:tr>
      <w:tr w:rsidR="00861EC5" w14:paraId="17321147" w14:textId="1489F2AF" w:rsidTr="000225BC">
        <w:tc>
          <w:tcPr>
            <w:tcW w:w="2107" w:type="dxa"/>
          </w:tcPr>
          <w:p w14:paraId="2D4607F5" w14:textId="768A0175" w:rsidR="00861EC5" w:rsidRPr="00C14FC2" w:rsidRDefault="00861EC5" w:rsidP="008B21C2">
            <w:pPr>
              <w:tabs>
                <w:tab w:val="left" w:pos="1152"/>
              </w:tabs>
              <w:rPr>
                <w:rFonts w:ascii="Cambria" w:hAnsi="Cambria"/>
                <w:i/>
                <w:iCs/>
                <w:strike/>
              </w:rPr>
            </w:pPr>
            <w:r>
              <w:rPr>
                <w:rFonts w:ascii="Cambria" w:hAnsi="Cambria"/>
                <w:i/>
                <w:iCs/>
              </w:rPr>
              <w:t>Variance</w:t>
            </w:r>
          </w:p>
        </w:tc>
        <w:tc>
          <w:tcPr>
            <w:tcW w:w="2928" w:type="dxa"/>
          </w:tcPr>
          <w:p w14:paraId="72AC152C" w14:textId="3017330E" w:rsidR="00861EC5" w:rsidRPr="00C14FC2" w:rsidRDefault="00861EC5" w:rsidP="008B21C2">
            <w:pPr>
              <w:tabs>
                <w:tab w:val="left" w:pos="1152"/>
              </w:tabs>
              <w:rPr>
                <w:rFonts w:ascii="Cambria" w:hAnsi="Cambria"/>
                <w:strike/>
              </w:rPr>
            </w:pPr>
            <w:r>
              <w:rPr>
                <w:rFonts w:ascii="Cambria" w:hAnsi="Cambria"/>
              </w:rPr>
              <w:t>Variance of the time series.</w:t>
            </w:r>
          </w:p>
        </w:tc>
        <w:tc>
          <w:tcPr>
            <w:tcW w:w="1530" w:type="dxa"/>
          </w:tcPr>
          <w:p w14:paraId="4EB52AA6" w14:textId="16F27013" w:rsidR="00861EC5" w:rsidRPr="00C14FC2" w:rsidRDefault="00861EC5" w:rsidP="00800EC6">
            <w:pPr>
              <w:tabs>
                <w:tab w:val="left" w:pos="1152"/>
              </w:tabs>
              <w:rPr>
                <w:rFonts w:ascii="Cambria" w:hAnsi="Cambria"/>
                <w:strike/>
              </w:rPr>
            </w:pPr>
            <m:oMathPara>
              <m:oMath>
                <m:d>
                  <m:dPr>
                    <m:begChr m:val="["/>
                    <m:ctrlPr>
                      <w:rPr>
                        <w:rFonts w:ascii="Cambria Math" w:hAnsi="Cambria Math"/>
                        <w:i/>
                      </w:rPr>
                    </m:ctrlPr>
                  </m:dPr>
                  <m:e>
                    <m:r>
                      <w:rPr>
                        <w:rFonts w:ascii="Cambria Math" w:hAnsi="Cambria Math"/>
                      </w:rPr>
                      <m:t>0,∞</m:t>
                    </m:r>
                  </m:e>
                </m:d>
              </m:oMath>
            </m:oMathPara>
          </w:p>
        </w:tc>
        <w:tc>
          <w:tcPr>
            <w:tcW w:w="1440" w:type="dxa"/>
          </w:tcPr>
          <w:p w14:paraId="05174285" w14:textId="51D4ECEA" w:rsidR="00861EC5" w:rsidRPr="00C14FC2" w:rsidRDefault="00861EC5" w:rsidP="000225BC">
            <w:pPr>
              <w:tabs>
                <w:tab w:val="left" w:pos="1152"/>
              </w:tabs>
              <w:jc w:val="center"/>
              <w:rPr>
                <w:rFonts w:ascii="Cambria" w:hAnsi="Cambria"/>
                <w:strike/>
              </w:rPr>
            </w:pPr>
            <w:r>
              <w:rPr>
                <w:rFonts w:ascii="Cambria" w:eastAsia="Calibri" w:hAnsi="Cambria" w:cs="Times New Roman"/>
              </w:rPr>
              <w:t>X</w:t>
            </w:r>
          </w:p>
        </w:tc>
        <w:tc>
          <w:tcPr>
            <w:tcW w:w="1345" w:type="dxa"/>
          </w:tcPr>
          <w:p w14:paraId="0B2FD0C2" w14:textId="7091B621" w:rsidR="00861EC5" w:rsidRPr="00C14FC2" w:rsidRDefault="00861EC5" w:rsidP="000225BC">
            <w:pPr>
              <w:tabs>
                <w:tab w:val="left" w:pos="1152"/>
              </w:tabs>
              <w:jc w:val="center"/>
              <w:rPr>
                <w:rFonts w:ascii="Cambria" w:hAnsi="Cambria"/>
                <w:strike/>
              </w:rPr>
            </w:pPr>
            <w:r>
              <w:rPr>
                <w:rFonts w:ascii="Cambria" w:eastAsia="Calibri" w:hAnsi="Cambria" w:cs="Times New Roman"/>
              </w:rPr>
              <w:t>X</w:t>
            </w:r>
          </w:p>
        </w:tc>
      </w:tr>
      <w:tr w:rsidR="00861EC5" w14:paraId="08E629D6" w14:textId="44686A42" w:rsidTr="000225BC">
        <w:tc>
          <w:tcPr>
            <w:tcW w:w="2107" w:type="dxa"/>
          </w:tcPr>
          <w:p w14:paraId="76CD84A4" w14:textId="65524181" w:rsidR="00861EC5" w:rsidRPr="00C14FC2" w:rsidRDefault="00861EC5" w:rsidP="008B21C2">
            <w:pPr>
              <w:tabs>
                <w:tab w:val="left" w:pos="1152"/>
              </w:tabs>
              <w:rPr>
                <w:rFonts w:ascii="Cambria" w:hAnsi="Cambria"/>
                <w:i/>
                <w:iCs/>
                <w:strike/>
              </w:rPr>
            </w:pPr>
            <w:r>
              <w:rPr>
                <w:rFonts w:ascii="Cambria" w:hAnsi="Cambria"/>
                <w:i/>
                <w:iCs/>
              </w:rPr>
              <w:t>Max Variance Shift</w:t>
            </w:r>
          </w:p>
        </w:tc>
        <w:tc>
          <w:tcPr>
            <w:tcW w:w="2928" w:type="dxa"/>
          </w:tcPr>
          <w:p w14:paraId="45667C17" w14:textId="057D7034" w:rsidR="00861EC5" w:rsidRPr="00C14FC2" w:rsidRDefault="00861EC5" w:rsidP="008B21C2">
            <w:pPr>
              <w:tabs>
                <w:tab w:val="left" w:pos="1152"/>
              </w:tabs>
              <w:rPr>
                <w:rFonts w:ascii="Cambria" w:hAnsi="Cambria"/>
                <w:strike/>
              </w:rPr>
            </w:pPr>
            <w:r>
              <w:rPr>
                <w:rFonts w:ascii="Cambria" w:eastAsiaTheme="minorEastAsia" w:hAnsi="Cambria"/>
              </w:rPr>
              <w:t>Largest variance shift between two consecutive sliding windows.</w:t>
            </w:r>
          </w:p>
        </w:tc>
        <w:tc>
          <w:tcPr>
            <w:tcW w:w="1530" w:type="dxa"/>
          </w:tcPr>
          <w:p w14:paraId="07B36995" w14:textId="74937EAB" w:rsidR="00861EC5" w:rsidRPr="00C14FC2" w:rsidRDefault="00861EC5" w:rsidP="00800EC6">
            <w:pPr>
              <w:tabs>
                <w:tab w:val="left" w:pos="1152"/>
              </w:tabs>
              <w:rPr>
                <w:rFonts w:ascii="Cambria" w:hAnsi="Cambria"/>
                <w:strike/>
              </w:rPr>
            </w:pPr>
            <m:oMathPara>
              <m:oMath>
                <m:d>
                  <m:dPr>
                    <m:begChr m:val="["/>
                    <m:ctrlPr>
                      <w:rPr>
                        <w:rFonts w:ascii="Cambria Math" w:hAnsi="Cambria Math"/>
                        <w:i/>
                      </w:rPr>
                    </m:ctrlPr>
                  </m:dPr>
                  <m:e>
                    <m:r>
                      <w:rPr>
                        <w:rFonts w:ascii="Cambria Math" w:hAnsi="Cambria Math"/>
                      </w:rPr>
                      <m:t>0,∞</m:t>
                    </m:r>
                  </m:e>
                </m:d>
              </m:oMath>
            </m:oMathPara>
          </w:p>
        </w:tc>
        <w:tc>
          <w:tcPr>
            <w:tcW w:w="1440" w:type="dxa"/>
          </w:tcPr>
          <w:p w14:paraId="3797E488" w14:textId="172A2656" w:rsidR="00861EC5" w:rsidRPr="00C14FC2" w:rsidRDefault="00861EC5" w:rsidP="000225BC">
            <w:pPr>
              <w:tabs>
                <w:tab w:val="left" w:pos="1152"/>
              </w:tabs>
              <w:jc w:val="center"/>
              <w:rPr>
                <w:rFonts w:ascii="Cambria" w:hAnsi="Cambria"/>
                <w:strike/>
              </w:rPr>
            </w:pPr>
          </w:p>
        </w:tc>
        <w:tc>
          <w:tcPr>
            <w:tcW w:w="1345" w:type="dxa"/>
          </w:tcPr>
          <w:p w14:paraId="74C14043" w14:textId="1D880003" w:rsidR="00861EC5" w:rsidRPr="00C14FC2" w:rsidRDefault="00861EC5" w:rsidP="000225BC">
            <w:pPr>
              <w:tabs>
                <w:tab w:val="left" w:pos="1152"/>
              </w:tabs>
              <w:jc w:val="center"/>
              <w:rPr>
                <w:rFonts w:ascii="Cambria" w:hAnsi="Cambria"/>
                <w:strike/>
              </w:rPr>
            </w:pPr>
            <w:r>
              <w:rPr>
                <w:rFonts w:ascii="Cambria" w:eastAsia="Calibri" w:hAnsi="Cambria" w:cs="Times New Roman"/>
              </w:rPr>
              <w:t>X</w:t>
            </w:r>
          </w:p>
        </w:tc>
      </w:tr>
      <w:tr w:rsidR="00861EC5" w14:paraId="3DBB9477" w14:textId="34CB45D3" w:rsidTr="000225BC">
        <w:tc>
          <w:tcPr>
            <w:tcW w:w="2107" w:type="dxa"/>
          </w:tcPr>
          <w:p w14:paraId="3D7BC49B" w14:textId="7B15F1AE" w:rsidR="00861EC5" w:rsidRDefault="00861EC5" w:rsidP="008B21C2">
            <w:pPr>
              <w:tabs>
                <w:tab w:val="left" w:pos="1152"/>
              </w:tabs>
              <w:rPr>
                <w:rFonts w:ascii="Cambria" w:hAnsi="Cambria"/>
                <w:i/>
                <w:iCs/>
              </w:rPr>
            </w:pPr>
            <w:r>
              <w:rPr>
                <w:rFonts w:ascii="Cambria" w:hAnsi="Cambria"/>
                <w:i/>
                <w:iCs/>
              </w:rPr>
              <w:t>Max Level Shift</w:t>
            </w:r>
          </w:p>
        </w:tc>
        <w:tc>
          <w:tcPr>
            <w:tcW w:w="2928" w:type="dxa"/>
          </w:tcPr>
          <w:p w14:paraId="5032508A" w14:textId="6A144204" w:rsidR="00861EC5" w:rsidRDefault="00861EC5" w:rsidP="008B21C2">
            <w:pPr>
              <w:tabs>
                <w:tab w:val="left" w:pos="1152"/>
              </w:tabs>
              <w:rPr>
                <w:rFonts w:ascii="Cambria" w:hAnsi="Cambria"/>
              </w:rPr>
            </w:pPr>
            <w:r>
              <w:rPr>
                <w:rFonts w:ascii="Cambria" w:eastAsiaTheme="minorEastAsia" w:hAnsi="Cambria"/>
              </w:rPr>
              <w:t>Largest mean shift between two consecutive sliding windows.</w:t>
            </w:r>
          </w:p>
        </w:tc>
        <w:tc>
          <w:tcPr>
            <w:tcW w:w="1530" w:type="dxa"/>
          </w:tcPr>
          <w:p w14:paraId="35489CFE" w14:textId="6D74A7F9" w:rsidR="00861EC5" w:rsidRPr="0074150C" w:rsidRDefault="00861EC5"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5FD411DC" w:rsidR="00861EC5" w:rsidRDefault="00861EC5" w:rsidP="000225BC">
            <w:pPr>
              <w:tabs>
                <w:tab w:val="left" w:pos="1152"/>
              </w:tabs>
              <w:jc w:val="center"/>
              <w:rPr>
                <w:rFonts w:ascii="Cambria" w:eastAsia="Calibri" w:hAnsi="Cambria" w:cs="Times New Roman"/>
              </w:rPr>
            </w:pPr>
          </w:p>
        </w:tc>
        <w:tc>
          <w:tcPr>
            <w:tcW w:w="1345" w:type="dxa"/>
          </w:tcPr>
          <w:p w14:paraId="75427050" w14:textId="1A0D5827" w:rsidR="00861EC5" w:rsidRDefault="00861EC5" w:rsidP="000225BC">
            <w:pPr>
              <w:tabs>
                <w:tab w:val="left" w:pos="1152"/>
              </w:tabs>
              <w:jc w:val="center"/>
              <w:rPr>
                <w:rFonts w:ascii="Cambria" w:eastAsia="Calibri" w:hAnsi="Cambria" w:cs="Times New Roman"/>
              </w:rPr>
            </w:pPr>
            <w:r>
              <w:rPr>
                <w:rFonts w:ascii="Cambria" w:eastAsia="Calibri" w:hAnsi="Cambria" w:cs="Times New Roman"/>
              </w:rPr>
              <w:t>X</w:t>
            </w:r>
          </w:p>
        </w:tc>
      </w:tr>
    </w:tbl>
    <w:p w14:paraId="715B845A" w14:textId="5EF15DF0" w:rsidR="008B21C2" w:rsidRDefault="008B21C2" w:rsidP="008B21C2">
      <w:pPr>
        <w:tabs>
          <w:tab w:val="left" w:pos="1152"/>
        </w:tabs>
        <w:rPr>
          <w:rFonts w:ascii="Cambria" w:hAnsi="Cambria"/>
          <w:i/>
          <w:iCs/>
        </w:rPr>
      </w:pPr>
    </w:p>
    <w:p w14:paraId="127F59AD" w14:textId="1BCBFD4D" w:rsidR="00EF40B0" w:rsidRDefault="00EF40B0" w:rsidP="00BE6368">
      <w:pPr>
        <w:tabs>
          <w:tab w:val="left" w:pos="1027"/>
        </w:tabs>
        <w:rPr>
          <w:rFonts w:ascii="Cambria" w:eastAsiaTheme="minorEastAsia" w:hAnsi="Cambria"/>
          <w:i/>
          <w:iCs/>
        </w:rPr>
      </w:pPr>
    </w:p>
    <w:p w14:paraId="7BC13295" w14:textId="390D07BD"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w:t>
      </w:r>
      <w:r w:rsidR="00F36536">
        <w:rPr>
          <w:rFonts w:ascii="Cambria" w:eastAsiaTheme="minorEastAsia" w:hAnsi="Cambria"/>
          <w:i/>
          <w:iCs/>
        </w:rPr>
        <w:t>Privacy Methods</w:t>
      </w:r>
    </w:p>
    <w:p w14:paraId="43EEBB8C" w14:textId="0F1B7C17" w:rsidR="00F36536" w:rsidRDefault="00F36536" w:rsidP="00F36536">
      <w:pPr>
        <w:tabs>
          <w:tab w:val="left" w:pos="1027"/>
        </w:tabs>
        <w:rPr>
          <w:rFonts w:ascii="Cambria" w:eastAsiaTheme="minorEastAsia" w:hAnsi="Cambria"/>
          <w:i/>
          <w:iCs/>
        </w:rPr>
      </w:pPr>
    </w:p>
    <w:p w14:paraId="6C12E59F" w14:textId="4CE7E4DB" w:rsidR="003E41F5" w:rsidRPr="00F36536" w:rsidRDefault="00F36536" w:rsidP="00C33D1F">
      <w:pPr>
        <w:tabs>
          <w:tab w:val="left" w:pos="1027"/>
        </w:tabs>
        <w:rPr>
          <w:rFonts w:ascii="Cambria" w:eastAsiaTheme="minorEastAsia" w:hAnsi="Cambria"/>
        </w:rPr>
      </w:pPr>
      <w:r>
        <w:rPr>
          <w:rFonts w:ascii="Cambria" w:eastAsiaTheme="minorEastAsia" w:hAnsi="Cambria"/>
        </w:rPr>
        <w:t>We use the differential privacy and additive noise implementations described in Section 4.3</w:t>
      </w:r>
      <w:r w:rsidR="00195922">
        <w:rPr>
          <w:rFonts w:ascii="Cambria" w:eastAsiaTheme="minorEastAsia" w:hAnsi="Cambria"/>
        </w:rPr>
        <w:t>.1 and 4.3.2</w:t>
      </w:r>
      <w:r>
        <w:rPr>
          <w:rFonts w:ascii="Cambria" w:eastAsiaTheme="minorEastAsia" w:hAnsi="Cambria"/>
        </w:rPr>
        <w:t>. For k-nTS+ we select</w:t>
      </w:r>
      <w:r w:rsidR="003F29CF">
        <w:rPr>
          <w:rFonts w:ascii="Cambria" w:eastAsiaTheme="minorEastAsia" w:hAnsi="Cambria"/>
        </w:rPr>
        <w:t xml:space="preserve"> </w:t>
      </w:r>
      <m:oMath>
        <m:r>
          <m:rPr>
            <m:sty m:val="p"/>
          </m:rPr>
          <w:rPr>
            <w:rFonts w:ascii="Cambria Math" w:eastAsiaTheme="minorEastAsia" w:hAnsi="Cambria Math"/>
          </w:rPr>
          <m:t>τ</m:t>
        </m:r>
        <m:r>
          <w:rPr>
            <w:rFonts w:ascii="Cambria Math" w:eastAsiaTheme="minorEastAsia" w:hAnsi="Cambria Math"/>
          </w:rPr>
          <m:t>= 5%</m:t>
        </m:r>
      </m:oMath>
      <w:r w:rsidR="003F29CF">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sidR="003F29CF">
        <w:rPr>
          <w:rFonts w:ascii="Cambria" w:eastAsiaTheme="minorEastAsia" w:hAnsi="Cambria"/>
        </w:rPr>
        <w:t xml:space="preserve">. </w:t>
      </w:r>
      <w:r w:rsidR="002D250D">
        <w:rPr>
          <w:rFonts w:ascii="Cambria" w:eastAsiaTheme="minorEastAsia" w:hAnsi="Cambria"/>
        </w:rPr>
        <w:t>For the k-nTS+ protected data, we use the</w:t>
      </w:r>
      <w:r w:rsidR="003F29CF">
        <w:rPr>
          <w:rFonts w:ascii="Cambria" w:eastAsiaTheme="minorEastAsia" w:hAnsi="Cambria"/>
        </w:rPr>
        <w:t xml:space="preserve"> </w:t>
      </w:r>
      <w:r>
        <w:rPr>
          <w:rFonts w:ascii="Cambria" w:eastAsiaTheme="minorEastAsia" w:hAnsi="Cambria"/>
        </w:rPr>
        <w:t>four</w:t>
      </w:r>
      <w:r w:rsidR="003F29CF">
        <w:rPr>
          <w:rFonts w:ascii="Cambria" w:eastAsiaTheme="minorEastAsia" w:hAnsi="Cambria"/>
        </w:rPr>
        <w:t xml:space="preserve"> features</w:t>
      </w:r>
      <w:r w:rsidR="008B44A9">
        <w:rPr>
          <w:rFonts w:ascii="Cambria" w:eastAsiaTheme="minorEastAsia" w:hAnsi="Cambria"/>
        </w:rPr>
        <w:t xml:space="preserve"> (last column of Table 1)</w:t>
      </w:r>
      <w:r w:rsidR="003F29CF">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sidR="003F29CF">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sidR="003F29CF">
        <w:rPr>
          <w:rFonts w:ascii="Cambria" w:eastAsiaTheme="minorEastAs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lastRenderedPageBreak/>
        <w:t>Identification disclosure risk</w:t>
      </w:r>
    </w:p>
    <w:p w14:paraId="71A2ECF9" w14:textId="49BD0C16" w:rsidR="00325865" w:rsidRDefault="00325865" w:rsidP="0053699F">
      <w:pPr>
        <w:rPr>
          <w:rFonts w:ascii="Cambria" w:eastAsiaTheme="minorEastAsia" w:hAnsi="Cambria"/>
        </w:rPr>
      </w:pPr>
    </w:p>
    <w:p w14:paraId="74859742" w14:textId="36220A1D" w:rsidR="00195922" w:rsidRDefault="00195922" w:rsidP="0053699F">
      <w:pPr>
        <w:rPr>
          <w:rFonts w:ascii="Cambria" w:eastAsiaTheme="minorEastAsia" w:hAnsi="Cambria"/>
        </w:rPr>
      </w:pPr>
      <w:r>
        <w:rPr>
          <w:rFonts w:ascii="Cambria" w:eastAsiaTheme="minorEastAsia" w:hAnsi="Cambria"/>
        </w:rPr>
        <w:t>Our methodology for assessing identification disclosure risk is identical to what was described in Section 4.3.4.</w:t>
      </w:r>
    </w:p>
    <w:p w14:paraId="1D170AD8" w14:textId="77777777" w:rsidR="00195922" w:rsidRDefault="00195922"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03E6B034"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w:t>
      </w:r>
      <w:r w:rsidR="0018391C">
        <w:rPr>
          <w:rFonts w:ascii="Cambria" w:hAnsi="Cambria"/>
        </w:rPr>
        <w:t xml:space="preserve"> We do not include TES here since initializing the seasonal components of the model requires more than two seasonal periods in the data. All</w:t>
      </w:r>
      <w:r w:rsidR="006A4838" w:rsidRPr="006A4838">
        <w:rPr>
          <w:rFonts w:ascii="Cambria" w:hAnsi="Cambria"/>
        </w:rPr>
        <w:t xml:space="preserve">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w:t>
      </w:r>
      <w:r w:rsidR="0018391C">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1"/>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2"/>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422C96FB" w14:textId="43A8F5D9" w:rsidR="000A5CDA" w:rsidRDefault="000A5CDA" w:rsidP="00490610">
      <w:pPr>
        <w:rPr>
          <w:rFonts w:ascii="Cambria" w:eastAsiaTheme="minorEastAsia" w:hAnsi="Cambria"/>
        </w:rPr>
      </w:pPr>
    </w:p>
    <w:p w14:paraId="43EC576E" w14:textId="5CE2E961" w:rsidR="000A5CDA" w:rsidRDefault="000A5CDA" w:rsidP="00490610">
      <w:pPr>
        <w:rPr>
          <w:rFonts w:ascii="Cambria" w:eastAsiaTheme="minorEastAsia" w:hAnsi="Cambria"/>
        </w:rPr>
      </w:pPr>
    </w:p>
    <w:p w14:paraId="082026F4" w14:textId="548303A7" w:rsidR="000A5CDA" w:rsidRDefault="000A5CDA" w:rsidP="00490610">
      <w:pPr>
        <w:rPr>
          <w:rFonts w:ascii="Cambria" w:eastAsiaTheme="minorEastAsia" w:hAnsi="Cambria"/>
        </w:rPr>
      </w:pPr>
    </w:p>
    <w:p w14:paraId="41301388" w14:textId="6C6A1787" w:rsidR="000A5CDA" w:rsidRDefault="000A5CDA" w:rsidP="00490610">
      <w:pPr>
        <w:rPr>
          <w:rFonts w:ascii="Cambria" w:eastAsiaTheme="minorEastAsia" w:hAnsi="Cambria"/>
        </w:rPr>
      </w:pPr>
    </w:p>
    <w:p w14:paraId="3D158F0D" w14:textId="7F1DCD0C" w:rsidR="000A5CDA" w:rsidRDefault="000A5CDA" w:rsidP="00490610">
      <w:pPr>
        <w:rPr>
          <w:rFonts w:ascii="Cambria" w:eastAsiaTheme="minorEastAsia" w:hAnsi="Cambria"/>
        </w:rPr>
      </w:pPr>
    </w:p>
    <w:p w14:paraId="355031B5" w14:textId="608FB967" w:rsidR="000A5CDA" w:rsidRDefault="000A5CDA" w:rsidP="00490610">
      <w:pPr>
        <w:rPr>
          <w:rFonts w:ascii="Cambria" w:eastAsiaTheme="minorEastAsia" w:hAnsi="Cambria"/>
        </w:rPr>
      </w:pPr>
    </w:p>
    <w:p w14:paraId="04C89DA8" w14:textId="1F54E577" w:rsidR="000A5CDA" w:rsidRDefault="000A5CDA" w:rsidP="00490610">
      <w:pPr>
        <w:rPr>
          <w:rFonts w:ascii="Cambria" w:eastAsiaTheme="minorEastAsia" w:hAnsi="Cambria"/>
        </w:rPr>
      </w:pPr>
    </w:p>
    <w:p w14:paraId="16F3B8E3" w14:textId="1F0887DA" w:rsidR="000A5CDA" w:rsidRDefault="000A5CDA" w:rsidP="00490610">
      <w:pPr>
        <w:rPr>
          <w:rFonts w:ascii="Cambria" w:eastAsiaTheme="minorEastAsia" w:hAnsi="Cambria"/>
        </w:rPr>
      </w:pPr>
    </w:p>
    <w:p w14:paraId="25507031" w14:textId="19ECD1E8" w:rsidR="000A5CDA" w:rsidRDefault="000A5CDA" w:rsidP="00490610">
      <w:pPr>
        <w:rPr>
          <w:rFonts w:ascii="Cambria" w:eastAsiaTheme="minorEastAsia" w:hAnsi="Cambria"/>
        </w:rPr>
      </w:pPr>
    </w:p>
    <w:p w14:paraId="2D3D7D69" w14:textId="2B00ED9A" w:rsidR="000A5CDA" w:rsidRDefault="000A5CDA" w:rsidP="00490610">
      <w:pPr>
        <w:rPr>
          <w:rFonts w:ascii="Cambria" w:eastAsiaTheme="minorEastAsia" w:hAnsi="Cambria"/>
        </w:rPr>
      </w:pPr>
    </w:p>
    <w:p w14:paraId="5DA7F939" w14:textId="1010D61A" w:rsidR="000A5CDA" w:rsidRDefault="000A5CDA" w:rsidP="00490610">
      <w:pPr>
        <w:rPr>
          <w:rFonts w:ascii="Cambria" w:eastAsiaTheme="minorEastAsia" w:hAnsi="Cambria"/>
        </w:rPr>
      </w:pPr>
    </w:p>
    <w:p w14:paraId="70F2677A" w14:textId="1E78B0D4" w:rsidR="000A5CDA" w:rsidRDefault="000A5CDA" w:rsidP="00490610">
      <w:pPr>
        <w:rPr>
          <w:rFonts w:ascii="Cambria" w:eastAsiaTheme="minorEastAsia" w:hAnsi="Cambria"/>
        </w:rPr>
      </w:pPr>
    </w:p>
    <w:p w14:paraId="17247216" w14:textId="6C396AE4" w:rsidR="000A5CDA" w:rsidRDefault="000A5CDA" w:rsidP="00490610">
      <w:pPr>
        <w:rPr>
          <w:rFonts w:ascii="Cambria" w:eastAsiaTheme="minorEastAsia" w:hAnsi="Cambria"/>
        </w:rPr>
      </w:pPr>
    </w:p>
    <w:p w14:paraId="71C68FCE" w14:textId="6987D017" w:rsidR="000A5CDA" w:rsidRDefault="000A5CDA" w:rsidP="00490610">
      <w:pPr>
        <w:rPr>
          <w:rFonts w:ascii="Cambria" w:eastAsiaTheme="minorEastAsia" w:hAnsi="Cambria"/>
        </w:rPr>
      </w:pPr>
    </w:p>
    <w:p w14:paraId="1A46DEBF" w14:textId="2BDBF771" w:rsidR="000A5CDA" w:rsidRDefault="000A5CDA" w:rsidP="00490610">
      <w:pPr>
        <w:rPr>
          <w:rFonts w:ascii="Cambria" w:eastAsiaTheme="minorEastAsia" w:hAnsi="Cambria"/>
        </w:rPr>
      </w:pPr>
    </w:p>
    <w:p w14:paraId="30B06A6A" w14:textId="7AEF3F78" w:rsidR="000A5CDA" w:rsidRDefault="000A5CDA" w:rsidP="00490610">
      <w:pPr>
        <w:rPr>
          <w:rFonts w:ascii="Cambria" w:eastAsiaTheme="minorEastAsia" w:hAnsi="Cambria"/>
        </w:rPr>
      </w:pPr>
    </w:p>
    <w:p w14:paraId="4762CC10" w14:textId="15A9BC35" w:rsidR="000A5CDA" w:rsidRDefault="000A5CDA" w:rsidP="00490610">
      <w:pPr>
        <w:rPr>
          <w:rFonts w:ascii="Cambria" w:eastAsiaTheme="minorEastAsia" w:hAnsi="Cambria"/>
        </w:rPr>
      </w:pPr>
    </w:p>
    <w:p w14:paraId="2BA5F5D4" w14:textId="18D47ED0" w:rsidR="00DD6BF6" w:rsidRDefault="00DD6BF6" w:rsidP="00490610">
      <w:pPr>
        <w:rPr>
          <w:rFonts w:ascii="Cambria" w:eastAsiaTheme="minorEastAsia" w:hAnsi="Cambria"/>
        </w:rPr>
      </w:pPr>
    </w:p>
    <w:p w14:paraId="2B11BF44" w14:textId="62E3550A" w:rsidR="00DD6BF6" w:rsidRDefault="00DD6BF6" w:rsidP="00490610">
      <w:pPr>
        <w:rPr>
          <w:rFonts w:ascii="Cambria" w:eastAsiaTheme="minorEastAsia" w:hAnsi="Cambria"/>
        </w:rPr>
      </w:pPr>
    </w:p>
    <w:p w14:paraId="46424975" w14:textId="77777777" w:rsidR="00DD6BF6" w:rsidRDefault="00DD6BF6" w:rsidP="00490610">
      <w:pPr>
        <w:rPr>
          <w:rFonts w:ascii="Cambria" w:eastAsiaTheme="minorEastAsia" w:hAnsi="Cambria"/>
        </w:rPr>
      </w:pPr>
    </w:p>
    <w:p w14:paraId="61C0AB0C" w14:textId="77777777" w:rsidR="0030736D" w:rsidRPr="00657CD6" w:rsidRDefault="0030736D" w:rsidP="0030736D">
      <w:pPr>
        <w:rPr>
          <w:rFonts w:ascii="Cambria" w:eastAsiaTheme="minorEastAsia" w:hAnsi="Cambria"/>
          <w:b/>
          <w:bCs/>
        </w:rPr>
      </w:pPr>
      <w:r>
        <w:rPr>
          <w:rFonts w:ascii="Cambria" w:eastAsiaTheme="minorEastAsia" w:hAnsi="Cambria"/>
          <w:b/>
          <w:bCs/>
        </w:rPr>
        <w:t>Table 3: Identification disclosure risk, forecast accuracy, and representativeness for original and protected data sets.</w:t>
      </w: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lastRenderedPageBreak/>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0C3344E4" w14:textId="644941BB" w:rsidR="0030736D" w:rsidRDefault="0030736D" w:rsidP="0030736D">
      <w:pPr>
        <w:rPr>
          <w:rFonts w:ascii="Cambria" w:eastAsiaTheme="minorEastAsia" w:hAnsi="Cambria"/>
        </w:rPr>
      </w:pPr>
    </w:p>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 xml:space="preserve">-nTS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r w:rsidR="0087426B">
        <w:rPr>
          <w:rFonts w:ascii="Cambria" w:eastAsiaTheme="minorEastAsia" w:hAnsi="Cambria"/>
        </w:rPr>
        <w:t xml:space="preserve">nTS+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nTS+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w:t>
      </w:r>
      <w:r>
        <w:rPr>
          <w:rFonts w:ascii="Cambria" w:eastAsiaTheme="minorEastAsia" w:hAnsi="Cambria"/>
        </w:rPr>
        <w:lastRenderedPageBreak/>
        <w:t>Siemsen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 xml:space="preserve">-nTS </w:t>
      </w:r>
      <w:r w:rsidR="001353CD">
        <w:rPr>
          <w:rFonts w:ascii="Cambria" w:eastAsiaTheme="minorEastAsia" w:hAnsi="Cambria"/>
        </w:rPr>
        <w:t xml:space="preserve">and k-nTS+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 xml:space="preserve">for k-nTS+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nTS+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nTS+</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r w:rsidR="0023020A" w:rsidRPr="00657CD6">
        <w:rPr>
          <w:rFonts w:ascii="Cambria" w:eastAsiaTheme="minorEastAsia" w:hAnsi="Cambria"/>
          <w:b/>
          <w:bCs/>
        </w:rPr>
        <w:t>n</w:t>
      </w:r>
      <w:r w:rsidR="0085203D" w:rsidRPr="00657CD6">
        <w:rPr>
          <w:rFonts w:ascii="Cambria" w:eastAsiaTheme="minorEastAsia" w:hAnsi="Cambria"/>
          <w:b/>
          <w:bCs/>
        </w:rPr>
        <w:t>TS</w:t>
      </w:r>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RReliefF, and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2D238A96" w:rsidR="007F4172" w:rsidRPr="00393234" w:rsidRDefault="00000000" w:rsidP="007F4172">
      <w:pPr>
        <w:jc w:val="center"/>
        <w:rPr>
          <w:rFonts w:ascii="Cambria" w:eastAsiaTheme="minorEastAsia" w:hAnsi="Cambr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RReliefF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lastRenderedPageBreak/>
        <w:t xml:space="preserve">Figure </w:t>
      </w:r>
      <w:r w:rsidR="00CC24C3">
        <w:rPr>
          <w:rFonts w:ascii="Cambria" w:eastAsiaTheme="minorEastAsia" w:hAnsi="Cambria"/>
        </w:rPr>
        <w:t>3</w:t>
      </w:r>
      <w:r>
        <w:rPr>
          <w:rFonts w:ascii="Cambria" w:eastAsiaTheme="minorEastAsia" w:hAnsi="Cambria"/>
        </w:rPr>
        <w:t xml:space="preserve"> shows the RReliefF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r w:rsidR="00515DE6">
        <w:rPr>
          <w:rFonts w:ascii="Cambria" w:eastAsiaTheme="minorEastAsia" w:hAnsi="Cambria"/>
        </w:rPr>
        <w:t>RReliefF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RReliefF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508DF38B" w:rsidR="00327D52" w:rsidRDefault="003F527E"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24800" behindDoc="0" locked="0" layoutInCell="1" allowOverlap="1" wp14:anchorId="4E141525" wp14:editId="70C4EB97">
            <wp:simplePos x="0" y="0"/>
            <wp:positionH relativeFrom="margin">
              <wp:align>right</wp:align>
            </wp:positionH>
            <wp:positionV relativeFrom="paragraph">
              <wp:posOffset>145056</wp:posOffset>
            </wp:positionV>
            <wp:extent cx="6101992" cy="3578087"/>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01992" cy="35780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2D89F9" w14:textId="388139AA" w:rsidR="00327D52" w:rsidRDefault="00327D52" w:rsidP="00327D52">
      <w:pPr>
        <w:tabs>
          <w:tab w:val="left" w:pos="1027"/>
        </w:tabs>
        <w:rPr>
          <w:rFonts w:ascii="Cambria" w:eastAsiaTheme="minorEastAsia" w:hAnsi="Cambria"/>
          <w:b/>
          <w:bCs/>
        </w:rPr>
      </w:pPr>
    </w:p>
    <w:p w14:paraId="1B12C890" w14:textId="6A087AC2"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167D03A2"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nTS+</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55010929" w14:textId="23C94349" w:rsidR="00962EF5" w:rsidRDefault="00962EF5" w:rsidP="00327D52">
      <w:pPr>
        <w:tabs>
          <w:tab w:val="left" w:pos="1027"/>
        </w:tabs>
        <w:rPr>
          <w:rFonts w:ascii="Cambria" w:eastAsiaTheme="minorEastAsia" w:hAnsi="Cambria"/>
        </w:rPr>
      </w:pPr>
    </w:p>
    <w:p w14:paraId="7B2715BE" w14:textId="257A0C24" w:rsidR="00962EF5" w:rsidRDefault="00962EF5" w:rsidP="00327D52">
      <w:pPr>
        <w:tabs>
          <w:tab w:val="left" w:pos="1027"/>
        </w:tabs>
        <w:rPr>
          <w:rFonts w:ascii="Cambria" w:eastAsiaTheme="minorEastAsia" w:hAnsi="Cambria"/>
        </w:rPr>
      </w:pPr>
    </w:p>
    <w:p w14:paraId="56308D21" w14:textId="1FA312D7" w:rsidR="00962EF5" w:rsidRDefault="00962EF5" w:rsidP="00327D52">
      <w:pPr>
        <w:tabs>
          <w:tab w:val="left" w:pos="1027"/>
        </w:tabs>
        <w:rPr>
          <w:rFonts w:ascii="Cambria" w:eastAsiaTheme="minorEastAsia" w:hAnsi="Cambria"/>
        </w:rPr>
      </w:pPr>
    </w:p>
    <w:p w14:paraId="4E169281" w14:textId="52FF34E1" w:rsidR="00962EF5" w:rsidRDefault="00962EF5" w:rsidP="00327D52">
      <w:pPr>
        <w:tabs>
          <w:tab w:val="left" w:pos="1027"/>
        </w:tabs>
        <w:rPr>
          <w:rFonts w:ascii="Cambria" w:eastAsiaTheme="minorEastAsia" w:hAnsi="Cambria"/>
        </w:rPr>
      </w:pPr>
    </w:p>
    <w:p w14:paraId="239C89A9" w14:textId="4759DDC7" w:rsidR="00962EF5" w:rsidRDefault="00962EF5" w:rsidP="00327D52">
      <w:pPr>
        <w:tabs>
          <w:tab w:val="left" w:pos="1027"/>
        </w:tabs>
        <w:rPr>
          <w:rFonts w:ascii="Cambria" w:eastAsiaTheme="minorEastAsia" w:hAnsi="Cambria"/>
        </w:rPr>
      </w:pPr>
    </w:p>
    <w:p w14:paraId="5D9DFCC6" w14:textId="10F71DD6" w:rsidR="00962EF5" w:rsidRDefault="00962EF5" w:rsidP="00327D52">
      <w:pPr>
        <w:tabs>
          <w:tab w:val="left" w:pos="1027"/>
        </w:tabs>
        <w:rPr>
          <w:rFonts w:ascii="Cambria" w:eastAsiaTheme="minorEastAsia" w:hAnsi="Cambria"/>
        </w:rPr>
      </w:pPr>
    </w:p>
    <w:p w14:paraId="73404F6A" w14:textId="053389F3" w:rsidR="00962EF5" w:rsidRDefault="00962EF5" w:rsidP="00327D52">
      <w:pPr>
        <w:tabs>
          <w:tab w:val="left" w:pos="1027"/>
        </w:tabs>
        <w:rPr>
          <w:rFonts w:ascii="Cambria" w:eastAsiaTheme="minorEastAsia" w:hAnsi="Cambria"/>
        </w:rPr>
      </w:pPr>
    </w:p>
    <w:p w14:paraId="253FED3F" w14:textId="207D45AF" w:rsidR="00962EF5" w:rsidRDefault="00962EF5" w:rsidP="00327D52">
      <w:pPr>
        <w:tabs>
          <w:tab w:val="left" w:pos="1027"/>
        </w:tabs>
        <w:rPr>
          <w:rFonts w:ascii="Cambria" w:eastAsiaTheme="minorEastAsia" w:hAnsi="Cambria"/>
        </w:rPr>
      </w:pPr>
    </w:p>
    <w:p w14:paraId="00E6FC1B" w14:textId="38624DC2" w:rsidR="00962EF5" w:rsidRDefault="00962EF5" w:rsidP="00327D52">
      <w:pPr>
        <w:tabs>
          <w:tab w:val="left" w:pos="1027"/>
        </w:tabs>
        <w:rPr>
          <w:rFonts w:ascii="Cambria" w:eastAsiaTheme="minorEastAsia" w:hAnsi="Cambria"/>
        </w:rPr>
      </w:pPr>
    </w:p>
    <w:p w14:paraId="2E4DDCED" w14:textId="77777777" w:rsidR="00962EF5" w:rsidRDefault="00962EF5" w:rsidP="00327D52">
      <w:pPr>
        <w:tabs>
          <w:tab w:val="left" w:pos="1027"/>
        </w:tabs>
        <w:rPr>
          <w:rFonts w:ascii="Cambria" w:eastAsiaTheme="minorEastAsia" w:hAnsi="Cambria"/>
        </w:rPr>
      </w:pP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lastRenderedPageBreak/>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70F0C7F9" w:rsidR="00327D52" w:rsidRDefault="00962EF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25824" behindDoc="0" locked="0" layoutInCell="1" allowOverlap="1" wp14:anchorId="69A153F5" wp14:editId="441DAF81">
            <wp:simplePos x="0" y="0"/>
            <wp:positionH relativeFrom="column">
              <wp:posOffset>0</wp:posOffset>
            </wp:positionH>
            <wp:positionV relativeFrom="paragraph">
              <wp:posOffset>1491</wp:posOffset>
            </wp:positionV>
            <wp:extent cx="5939790" cy="3482975"/>
            <wp:effectExtent l="0" t="0" r="381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3482975"/>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3539859C" w14:textId="7C21400B" w:rsidR="00C10E05" w:rsidRDefault="00C10E05" w:rsidP="00327D52">
      <w:pPr>
        <w:tabs>
          <w:tab w:val="left" w:pos="1027"/>
        </w:tabs>
        <w:rPr>
          <w:rFonts w:ascii="Cambria" w:eastAsiaTheme="minorEastAsia" w:hAnsi="Cambria"/>
        </w:rPr>
      </w:pPr>
    </w:p>
    <w:p w14:paraId="22A2DEEF" w14:textId="5D4F30E4" w:rsidR="00962EF5" w:rsidRDefault="00962EF5"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571D167F" w:rsidR="00EA268A" w:rsidRDefault="00EA268A" w:rsidP="00327D52">
      <w:pPr>
        <w:tabs>
          <w:tab w:val="left" w:pos="1027"/>
        </w:tabs>
        <w:rPr>
          <w:rFonts w:ascii="Cambria" w:eastAsiaTheme="minorEastAsia" w:hAnsi="Cambria"/>
        </w:rPr>
      </w:pPr>
    </w:p>
    <w:p w14:paraId="11F4DC15" w14:textId="79ABD237" w:rsidR="005A1BE5" w:rsidRDefault="005A1BE5" w:rsidP="00327D52">
      <w:pPr>
        <w:tabs>
          <w:tab w:val="left" w:pos="1027"/>
        </w:tabs>
        <w:rPr>
          <w:rFonts w:ascii="Cambria" w:eastAsiaTheme="minorEastAsia" w:hAnsi="Cambria"/>
        </w:rPr>
      </w:pPr>
    </w:p>
    <w:p w14:paraId="4FAC77D9" w14:textId="267EA104" w:rsidR="005A1BE5" w:rsidRDefault="005A1BE5" w:rsidP="00327D52">
      <w:pPr>
        <w:tabs>
          <w:tab w:val="left" w:pos="1027"/>
        </w:tabs>
        <w:rPr>
          <w:rFonts w:ascii="Cambria" w:eastAsiaTheme="minorEastAsia" w:hAnsi="Cambria"/>
        </w:rPr>
      </w:pPr>
    </w:p>
    <w:p w14:paraId="62F3E07B" w14:textId="40F7BA35" w:rsidR="005A1BE5" w:rsidRDefault="005A1BE5" w:rsidP="00327D52">
      <w:pPr>
        <w:tabs>
          <w:tab w:val="left" w:pos="1027"/>
        </w:tabs>
        <w:rPr>
          <w:rFonts w:ascii="Cambria" w:eastAsiaTheme="minorEastAsia" w:hAnsi="Cambria"/>
        </w:rPr>
      </w:pPr>
    </w:p>
    <w:p w14:paraId="7AAF4FD4" w14:textId="32966A48" w:rsidR="005A1BE5" w:rsidRDefault="005A1BE5" w:rsidP="00327D52">
      <w:pPr>
        <w:tabs>
          <w:tab w:val="left" w:pos="1027"/>
        </w:tabs>
        <w:rPr>
          <w:rFonts w:ascii="Cambria" w:eastAsiaTheme="minorEastAsia" w:hAnsi="Cambria"/>
        </w:rPr>
      </w:pPr>
    </w:p>
    <w:p w14:paraId="4F782625" w14:textId="4F5C390D" w:rsidR="005A1BE5" w:rsidRDefault="005A1BE5" w:rsidP="00327D52">
      <w:pPr>
        <w:tabs>
          <w:tab w:val="left" w:pos="1027"/>
        </w:tabs>
        <w:rPr>
          <w:rFonts w:ascii="Cambria" w:eastAsiaTheme="minorEastAsia" w:hAnsi="Cambria"/>
        </w:rPr>
      </w:pPr>
    </w:p>
    <w:p w14:paraId="200578DF" w14:textId="0CFAD1FD" w:rsidR="005A1BE5" w:rsidRDefault="005A1BE5" w:rsidP="00327D52">
      <w:pPr>
        <w:tabs>
          <w:tab w:val="left" w:pos="1027"/>
        </w:tabs>
        <w:rPr>
          <w:rFonts w:ascii="Cambria" w:eastAsiaTheme="minorEastAsia" w:hAnsi="Cambria"/>
        </w:rPr>
      </w:pPr>
    </w:p>
    <w:p w14:paraId="0D569B9F" w14:textId="77777777" w:rsidR="005A1BE5" w:rsidRDefault="005A1BE5"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lastRenderedPageBreak/>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46C87B6F" w:rsidR="00D51381" w:rsidRDefault="00D51381" w:rsidP="00327D52">
      <w:pPr>
        <w:tabs>
          <w:tab w:val="left" w:pos="1027"/>
        </w:tabs>
        <w:rPr>
          <w:rFonts w:ascii="Cambria" w:eastAsiaTheme="minorEastAsia" w:hAnsi="Cambria"/>
        </w:rPr>
      </w:pPr>
    </w:p>
    <w:p w14:paraId="5C026178" w14:textId="6B32455F" w:rsidR="00951625" w:rsidRDefault="005A1BE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26848" behindDoc="0" locked="0" layoutInCell="1" allowOverlap="1" wp14:anchorId="31FD4D94" wp14:editId="029C4F11">
            <wp:simplePos x="0" y="0"/>
            <wp:positionH relativeFrom="margin">
              <wp:align>right</wp:align>
            </wp:positionH>
            <wp:positionV relativeFrom="paragraph">
              <wp:posOffset>9360</wp:posOffset>
            </wp:positionV>
            <wp:extent cx="5939790" cy="3482975"/>
            <wp:effectExtent l="0" t="0" r="381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3482975"/>
                    </a:xfrm>
                    <a:prstGeom prst="rect">
                      <a:avLst/>
                    </a:prstGeom>
                    <a:noFill/>
                    <a:ln>
                      <a:noFill/>
                    </a:ln>
                  </pic:spPr>
                </pic:pic>
              </a:graphicData>
            </a:graphic>
          </wp:anchor>
        </w:drawing>
      </w:r>
    </w:p>
    <w:p w14:paraId="7CE0ED61" w14:textId="5BFFA4B0" w:rsidR="00951625" w:rsidRDefault="00951625" w:rsidP="00327D52">
      <w:pPr>
        <w:tabs>
          <w:tab w:val="left" w:pos="1027"/>
        </w:tabs>
        <w:rPr>
          <w:rFonts w:ascii="Cambria" w:eastAsiaTheme="minorEastAsia" w:hAnsi="Cambria"/>
        </w:rPr>
      </w:pPr>
    </w:p>
    <w:p w14:paraId="795DD6EA" w14:textId="42B392B4" w:rsidR="00951625" w:rsidRDefault="00951625" w:rsidP="00327D52">
      <w:pPr>
        <w:tabs>
          <w:tab w:val="left" w:pos="1027"/>
        </w:tabs>
        <w:rPr>
          <w:rFonts w:ascii="Cambria" w:eastAsiaTheme="minorEastAsia" w:hAnsi="Cambria"/>
        </w:rPr>
      </w:pPr>
    </w:p>
    <w:p w14:paraId="596E7FC8" w14:textId="24202327" w:rsidR="00951625" w:rsidRDefault="00951625" w:rsidP="00327D52">
      <w:pPr>
        <w:tabs>
          <w:tab w:val="left" w:pos="1027"/>
        </w:tabs>
        <w:rPr>
          <w:rFonts w:ascii="Cambria" w:eastAsiaTheme="minorEastAsia" w:hAnsi="Cambria"/>
        </w:rPr>
      </w:pPr>
    </w:p>
    <w:p w14:paraId="60BB022E" w14:textId="61DCB5AB"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5B772C7A" w14:textId="4E9CEBE4" w:rsidR="00951625" w:rsidRDefault="00951625" w:rsidP="00327D52">
      <w:pPr>
        <w:tabs>
          <w:tab w:val="left" w:pos="1027"/>
        </w:tabs>
        <w:rPr>
          <w:rFonts w:ascii="Cambria" w:eastAsiaTheme="minorEastAsia" w:hAnsi="Cambria"/>
        </w:rPr>
      </w:pPr>
    </w:p>
    <w:p w14:paraId="75126E74" w14:textId="5F24562B" w:rsidR="005A1BE5" w:rsidRDefault="005A1BE5" w:rsidP="00327D52">
      <w:pPr>
        <w:tabs>
          <w:tab w:val="left" w:pos="1027"/>
        </w:tabs>
        <w:rPr>
          <w:rFonts w:ascii="Cambria" w:eastAsiaTheme="minorEastAsia" w:hAnsi="Cambria"/>
        </w:rPr>
      </w:pPr>
    </w:p>
    <w:p w14:paraId="100A9D8B" w14:textId="024AA2E2" w:rsidR="005A1BE5" w:rsidRDefault="005A1BE5" w:rsidP="00327D52">
      <w:pPr>
        <w:tabs>
          <w:tab w:val="left" w:pos="1027"/>
        </w:tabs>
        <w:rPr>
          <w:rFonts w:ascii="Cambria" w:eastAsiaTheme="minorEastAsia" w:hAnsi="Cambria"/>
        </w:rPr>
      </w:pPr>
    </w:p>
    <w:p w14:paraId="04577339" w14:textId="29EC1140" w:rsidR="005A1BE5" w:rsidRDefault="005A1BE5" w:rsidP="00327D52">
      <w:pPr>
        <w:tabs>
          <w:tab w:val="left" w:pos="1027"/>
        </w:tabs>
        <w:rPr>
          <w:rFonts w:ascii="Cambria" w:eastAsiaTheme="minorEastAsia" w:hAnsi="Cambria"/>
        </w:rPr>
      </w:pPr>
    </w:p>
    <w:p w14:paraId="605E8FEB" w14:textId="26C4067F" w:rsidR="005A1BE5" w:rsidRDefault="005A1BE5" w:rsidP="00327D52">
      <w:pPr>
        <w:tabs>
          <w:tab w:val="left" w:pos="1027"/>
        </w:tabs>
        <w:rPr>
          <w:rFonts w:ascii="Cambria" w:eastAsiaTheme="minorEastAsia" w:hAnsi="Cambria"/>
        </w:rPr>
      </w:pPr>
    </w:p>
    <w:p w14:paraId="493A094F" w14:textId="5283E700" w:rsidR="005A1BE5" w:rsidRDefault="005A1BE5" w:rsidP="00327D52">
      <w:pPr>
        <w:tabs>
          <w:tab w:val="left" w:pos="1027"/>
        </w:tabs>
        <w:rPr>
          <w:rFonts w:ascii="Cambria" w:eastAsiaTheme="minorEastAsia" w:hAnsi="Cambria"/>
        </w:rPr>
      </w:pPr>
    </w:p>
    <w:p w14:paraId="2941D9E5" w14:textId="5E50F96F" w:rsidR="005A1BE5" w:rsidRDefault="005A1BE5" w:rsidP="00327D52">
      <w:pPr>
        <w:tabs>
          <w:tab w:val="left" w:pos="1027"/>
        </w:tabs>
        <w:rPr>
          <w:rFonts w:ascii="Cambria" w:eastAsiaTheme="minorEastAsia" w:hAnsi="Cambria"/>
        </w:rPr>
      </w:pPr>
    </w:p>
    <w:p w14:paraId="637E0FF5" w14:textId="763714C6" w:rsidR="005A1BE5" w:rsidRDefault="005A1BE5" w:rsidP="00327D52">
      <w:pPr>
        <w:tabs>
          <w:tab w:val="left" w:pos="1027"/>
        </w:tabs>
        <w:rPr>
          <w:rFonts w:ascii="Cambria" w:eastAsiaTheme="minorEastAsia" w:hAnsi="Cambria"/>
        </w:rPr>
      </w:pPr>
    </w:p>
    <w:p w14:paraId="3A24E9EA" w14:textId="352E84C2" w:rsidR="005A1BE5" w:rsidRDefault="005A1BE5" w:rsidP="00327D52">
      <w:pPr>
        <w:tabs>
          <w:tab w:val="left" w:pos="1027"/>
        </w:tabs>
        <w:rPr>
          <w:rFonts w:ascii="Cambria" w:eastAsiaTheme="minorEastAsia" w:hAnsi="Cambria"/>
        </w:rPr>
      </w:pPr>
    </w:p>
    <w:p w14:paraId="54A7DCA5" w14:textId="77777777" w:rsidR="005A1BE5" w:rsidRDefault="005A1BE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7FEB3CBB" w14:textId="76FEA43F" w:rsidR="00951625" w:rsidRDefault="00951625" w:rsidP="00327D52">
      <w:pPr>
        <w:tabs>
          <w:tab w:val="left" w:pos="1027"/>
        </w:tabs>
        <w:rPr>
          <w:rFonts w:ascii="Cambria" w:eastAsiaTheme="minorEastAsia" w:hAnsi="Cambria"/>
        </w:rPr>
      </w:pPr>
    </w:p>
    <w:p w14:paraId="21F005FE" w14:textId="77777777" w:rsidR="00224A3E" w:rsidRDefault="00224A3E"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nTS+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forecastability.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nTS+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run </w:t>
      </w:r>
      <w:r w:rsidR="008215EC">
        <w:rPr>
          <w:rFonts w:ascii="Cambria" w:hAnsi="Cambria"/>
        </w:rPr>
        <w:t xml:space="preserve">month-to-month variance of the k-nTS+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nTS+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nTS+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lastRenderedPageBreak/>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all tim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 xml:space="preserve">-nTS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nTS+</w:t>
      </w:r>
      <w:r w:rsidRPr="000904C4">
        <w:rPr>
          <w:rFonts w:ascii="Cambria" w:eastAsiaTheme="minorEastAsia" w:hAnsi="Cambria"/>
        </w:rPr>
        <w:t xml:space="preserve"> </w:t>
      </w:r>
      <w:r w:rsidR="00BF501E">
        <w:rPr>
          <w:rFonts w:ascii="Cambria" w:eastAsiaTheme="minorEastAsia" w:hAnsi="Cambria"/>
        </w:rPr>
        <w:t xml:space="preserve">swapping </w:t>
      </w:r>
      <w:r>
        <w:rPr>
          <w:rFonts w:ascii="Cambria" w:eastAsiaTheme="minorEastAsia" w:hAnsi="Cambria"/>
        </w:rPr>
        <w:t xml:space="preserve">ar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 xml:space="preserve">-nTS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 xml:space="preserve">-nTS+.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n</w:t>
      </w:r>
      <w:r w:rsidR="00C00A26">
        <w:rPr>
          <w:rFonts w:ascii="Cambria" w:eastAsiaTheme="minorEastAsia" w:hAnsi="Cambria"/>
        </w:rPr>
        <w:t>TS</w:t>
      </w:r>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 xml:space="preserve">more than k-nTS+ (mathematical details and a figure can be found in the Appendix).  </w:t>
      </w:r>
      <w:r w:rsidR="00B22C54">
        <w:rPr>
          <w:rFonts w:ascii="Cambria" w:eastAsiaTheme="minorEastAsia" w:hAnsi="Cambria"/>
          <w:i/>
          <w:iCs/>
        </w:rPr>
        <w:t>k</w:t>
      </w:r>
      <w:r w:rsidR="00B22C54">
        <w:rPr>
          <w:rFonts w:ascii="Cambria" w:eastAsiaTheme="minorEastAsia" w:hAnsi="Cambria"/>
        </w:rPr>
        <w:t xml:space="preserve">-nTS+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nTS+ feedback loop. </w:t>
      </w:r>
      <w:r w:rsidR="00B22C54">
        <w:rPr>
          <w:rFonts w:ascii="Cambria" w:eastAsiaTheme="minorEastAsia" w:hAnsi="Cambria"/>
        </w:rPr>
        <w:lastRenderedPageBreak/>
        <w:t xml:space="preserve">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 xml:space="preserve">-nTS+ feature selection process using RReliefF.  </w:t>
      </w:r>
    </w:p>
    <w:p w14:paraId="0F6FBF36" w14:textId="4D073A3B" w:rsidR="00E3645B" w:rsidRDefault="00E3645B" w:rsidP="00B22C54">
      <w:pPr>
        <w:rPr>
          <w:rFonts w:ascii="Cambria" w:eastAsiaTheme="minorEastAsia" w:hAnsi="Cambria"/>
        </w:rPr>
      </w:pPr>
    </w:p>
    <w:p w14:paraId="346BFE5B" w14:textId="331371A5" w:rsidR="00E87519" w:rsidRDefault="00E87519" w:rsidP="00E87519">
      <w:pPr>
        <w:pStyle w:val="ListParagraph"/>
        <w:numPr>
          <w:ilvl w:val="2"/>
          <w:numId w:val="1"/>
        </w:numPr>
        <w:rPr>
          <w:rFonts w:ascii="Cambria" w:hAnsi="Cambria"/>
          <w:i/>
          <w:iCs/>
        </w:rPr>
      </w:pPr>
      <w:r>
        <w:rPr>
          <w:rFonts w:ascii="Cambria" w:hAnsi="Cambria"/>
          <w:i/>
          <w:iCs/>
        </w:rPr>
        <w:t xml:space="preserve"> </w:t>
      </w:r>
      <w:r w:rsidR="00CE73F4">
        <w:rPr>
          <w:rFonts w:ascii="Cambria" w:hAnsi="Cambria"/>
          <w:i/>
          <w:iCs/>
        </w:rPr>
        <w:t xml:space="preserve">Privacy </w:t>
      </w:r>
      <w:r>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r>
        <w:rPr>
          <w:rFonts w:ascii="Cambria" w:hAnsi="Cambria"/>
        </w:rPr>
        <w:t>Similar to Fildes et. al. (20</w:t>
      </w:r>
      <w:r w:rsidR="000028B2">
        <w:rPr>
          <w:rFonts w:ascii="Cambria" w:hAnsi="Cambria"/>
        </w:rPr>
        <w:t>09</w:t>
      </w:r>
      <w:r>
        <w:rPr>
          <w:rFonts w:ascii="Cambria" w:hAnsi="Cambria"/>
        </w:rPr>
        <w:t>)</w:t>
      </w:r>
      <w:r w:rsidR="00103E42">
        <w:rPr>
          <w:rFonts w:ascii="Cambria" w:hAnsi="Cambria"/>
        </w:rPr>
        <w:t xml:space="preserve"> and Khosrowabadi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n</w:t>
      </w:r>
      <w:r w:rsidR="006E5EC1">
        <w:rPr>
          <w:rFonts w:ascii="Cambria" w:hAnsi="Cambria"/>
        </w:rPr>
        <w:t>TS</w:t>
      </w:r>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9E00297" w:rsidR="004C18D8" w:rsidRPr="004C18D8" w:rsidRDefault="004C18D8" w:rsidP="00E87519">
      <w:pPr>
        <w:rPr>
          <w:rFonts w:ascii="Cambria" w:eastAsiaTheme="minorEastAsia" w:hAnsi="Cambria"/>
        </w:rPr>
      </w:pPr>
      <m:oMathPara>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m:oMathPara>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Khosrowabadi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781742E4"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AvgRelAE</w:t>
      </w:r>
      <w:r w:rsidR="0042447D">
        <w:rPr>
          <w:rFonts w:ascii="Cambria" w:hAnsi="Cambria"/>
        </w:rPr>
        <w:t xml:space="preserve">, see </w:t>
      </w:r>
      <w:r>
        <w:rPr>
          <w:rFonts w:ascii="Cambria" w:hAnsi="Cambria"/>
        </w:rPr>
        <w:t xml:space="preserve">Fildes et al.,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r w:rsidR="000028B2">
        <w:rPr>
          <w:rFonts w:ascii="Cambria" w:hAnsi="Cambria"/>
        </w:rPr>
        <w:t xml:space="preserve">AvgRelA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720F0E2A" w:rsidR="004916C7" w:rsidRPr="0020299B" w:rsidRDefault="004916C7" w:rsidP="00657CD6">
      <w:pPr>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p>
    <w:p w14:paraId="7E70FC1C" w14:textId="038D2850" w:rsidR="004916C7" w:rsidRDefault="004916C7" w:rsidP="00E87519">
      <w:pPr>
        <w:rPr>
          <w:rFonts w:ascii="Cambria" w:eastAsiaTheme="minorEastAsia" w:hAnsi="Cambria"/>
        </w:rPr>
      </w:pPr>
    </w:p>
    <w:p w14:paraId="0152ABC3" w14:textId="5E373425"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3"/>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Fildes et al.,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nTS+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r w:rsidR="00C50FAB" w:rsidRPr="00DB3320">
        <w:rPr>
          <w:rFonts w:ascii="Cambria" w:hAnsi="Cambria"/>
        </w:rPr>
        <w:t>Khosrowabadi</w:t>
      </w:r>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AvgRelA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AvgRelA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overall</w:t>
      </w:r>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r w:rsidR="0016641B" w:rsidRPr="008A4410">
        <w:rPr>
          <w:rFonts w:ascii="Cambria" w:hAnsi="Cambria"/>
        </w:rPr>
        <w:t>AvgRelAE</w:t>
      </w:r>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AvgRelAE</w:t>
      </w:r>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n</w:t>
      </w:r>
      <w:r w:rsidR="00C72148">
        <w:rPr>
          <w:rFonts w:ascii="Cambria" w:eastAsiaTheme="minorEastAsia" w:hAnsi="Cambria"/>
        </w:rPr>
        <w:t>TS</w:t>
      </w:r>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nTS+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r w:rsidR="00BF39AB">
        <w:rPr>
          <w:rFonts w:ascii="Cambria" w:hAnsi="Cambria"/>
          <w:b/>
          <w:bCs/>
        </w:rPr>
        <w:t>AvgRelA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r w:rsidR="00597E03" w:rsidRPr="004D03E6">
        <w:rPr>
          <w:rFonts w:ascii="Cambria" w:hAnsi="Cambria"/>
        </w:rPr>
        <w:t>Khosrowabadi</w:t>
      </w:r>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nTS+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r w:rsidR="00BE4AA5">
        <w:rPr>
          <w:rFonts w:ascii="Cambria" w:hAnsi="Cambria"/>
        </w:rPr>
        <w:t xml:space="preserve">nTS+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 xml:space="preserve">-nTS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 xml:space="preserve">-nTS+.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nTS or k-nTS+ used these autocorrelation features for swapping, k-nTS+ preserves the distributions of these features much better than the other privacy methods which again demonstrates the importance of the k-nTS+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5B0BF" w14:textId="77777777" w:rsidR="00633EAF" w:rsidRDefault="00633EAF" w:rsidP="00C37A47">
      <w:r>
        <w:separator/>
      </w:r>
    </w:p>
  </w:endnote>
  <w:endnote w:type="continuationSeparator" w:id="0">
    <w:p w14:paraId="6469E3DC" w14:textId="77777777" w:rsidR="00633EAF" w:rsidRDefault="00633EAF"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A74E5" w14:textId="77777777" w:rsidR="00633EAF" w:rsidRDefault="00633EAF" w:rsidP="00C37A47">
      <w:r>
        <w:separator/>
      </w:r>
    </w:p>
  </w:footnote>
  <w:footnote w:type="continuationSeparator" w:id="0">
    <w:p w14:paraId="5272C2D8" w14:textId="77777777" w:rsidR="00633EAF" w:rsidRDefault="00633EAF" w:rsidP="00C37A47">
      <w:r>
        <w:continuationSeparator/>
      </w:r>
    </w:p>
  </w:footnote>
  <w:footnote w:id="1">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2">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3">
    <w:p w14:paraId="2AFBD43B" w14:textId="14F7D7F7"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AvgRelAE can be generalized to accommodate multiple forecasts for each series. See Fildes et al. (2013) for the AvgRelMA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0"/>
  </w:num>
  <w:num w:numId="2" w16cid:durableId="2121336443">
    <w:abstractNumId w:val="3"/>
  </w:num>
  <w:num w:numId="3" w16cid:durableId="1523744025">
    <w:abstractNumId w:val="12"/>
  </w:num>
  <w:num w:numId="4" w16cid:durableId="552933494">
    <w:abstractNumId w:val="11"/>
  </w:num>
  <w:num w:numId="5" w16cid:durableId="1911845367">
    <w:abstractNumId w:val="4"/>
  </w:num>
  <w:num w:numId="6" w16cid:durableId="1352337643">
    <w:abstractNumId w:val="7"/>
  </w:num>
  <w:num w:numId="7" w16cid:durableId="1483504373">
    <w:abstractNumId w:val="10"/>
  </w:num>
  <w:num w:numId="8" w16cid:durableId="943537918">
    <w:abstractNumId w:val="6"/>
  </w:num>
  <w:num w:numId="9" w16cid:durableId="106774620">
    <w:abstractNumId w:val="8"/>
  </w:num>
  <w:num w:numId="10" w16cid:durableId="1889102232">
    <w:abstractNumId w:val="5"/>
  </w:num>
  <w:num w:numId="11" w16cid:durableId="1659191542">
    <w:abstractNumId w:val="2"/>
  </w:num>
  <w:num w:numId="12" w16cid:durableId="1624799392">
    <w:abstractNumId w:val="1"/>
  </w:num>
  <w:num w:numId="13" w16cid:durableId="1953971670">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7C0"/>
    <w:rsid w:val="000028B2"/>
    <w:rsid w:val="00002CA6"/>
    <w:rsid w:val="00002E12"/>
    <w:rsid w:val="00003228"/>
    <w:rsid w:val="000036B2"/>
    <w:rsid w:val="00007694"/>
    <w:rsid w:val="00010310"/>
    <w:rsid w:val="00010427"/>
    <w:rsid w:val="00012134"/>
    <w:rsid w:val="00016287"/>
    <w:rsid w:val="000206FC"/>
    <w:rsid w:val="000225BC"/>
    <w:rsid w:val="00022630"/>
    <w:rsid w:val="000228FC"/>
    <w:rsid w:val="00022B9A"/>
    <w:rsid w:val="000231FF"/>
    <w:rsid w:val="0002324C"/>
    <w:rsid w:val="0002357B"/>
    <w:rsid w:val="000256AC"/>
    <w:rsid w:val="00026A99"/>
    <w:rsid w:val="00026B71"/>
    <w:rsid w:val="00026E58"/>
    <w:rsid w:val="00027B73"/>
    <w:rsid w:val="000302A2"/>
    <w:rsid w:val="00031BC3"/>
    <w:rsid w:val="0003528B"/>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74EA"/>
    <w:rsid w:val="00077579"/>
    <w:rsid w:val="00077A18"/>
    <w:rsid w:val="00080DA3"/>
    <w:rsid w:val="00082777"/>
    <w:rsid w:val="00082D5F"/>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532"/>
    <w:rsid w:val="000E7CD3"/>
    <w:rsid w:val="000F0205"/>
    <w:rsid w:val="000F1635"/>
    <w:rsid w:val="000F291D"/>
    <w:rsid w:val="000F36A0"/>
    <w:rsid w:val="000F4258"/>
    <w:rsid w:val="000F52A9"/>
    <w:rsid w:val="000F68F0"/>
    <w:rsid w:val="000F6EE0"/>
    <w:rsid w:val="000F7F64"/>
    <w:rsid w:val="00103E42"/>
    <w:rsid w:val="00104AAF"/>
    <w:rsid w:val="00104CA6"/>
    <w:rsid w:val="00104E6F"/>
    <w:rsid w:val="00110475"/>
    <w:rsid w:val="00110C93"/>
    <w:rsid w:val="00111CD5"/>
    <w:rsid w:val="00112C14"/>
    <w:rsid w:val="00112CE3"/>
    <w:rsid w:val="001130FC"/>
    <w:rsid w:val="00115C04"/>
    <w:rsid w:val="00116323"/>
    <w:rsid w:val="00116968"/>
    <w:rsid w:val="00116A78"/>
    <w:rsid w:val="00117122"/>
    <w:rsid w:val="00117A04"/>
    <w:rsid w:val="00121D71"/>
    <w:rsid w:val="00124785"/>
    <w:rsid w:val="001254CB"/>
    <w:rsid w:val="001258CE"/>
    <w:rsid w:val="0012590C"/>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401C1"/>
    <w:rsid w:val="00142249"/>
    <w:rsid w:val="00142898"/>
    <w:rsid w:val="00143B00"/>
    <w:rsid w:val="00144064"/>
    <w:rsid w:val="00144C55"/>
    <w:rsid w:val="00147760"/>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7017A"/>
    <w:rsid w:val="001701A4"/>
    <w:rsid w:val="00172240"/>
    <w:rsid w:val="001726A5"/>
    <w:rsid w:val="00172B23"/>
    <w:rsid w:val="00173174"/>
    <w:rsid w:val="00174316"/>
    <w:rsid w:val="00174456"/>
    <w:rsid w:val="00174D77"/>
    <w:rsid w:val="00174E5B"/>
    <w:rsid w:val="0017585C"/>
    <w:rsid w:val="00176553"/>
    <w:rsid w:val="001769A3"/>
    <w:rsid w:val="001807B4"/>
    <w:rsid w:val="00180F06"/>
    <w:rsid w:val="0018296F"/>
    <w:rsid w:val="00182A20"/>
    <w:rsid w:val="0018391C"/>
    <w:rsid w:val="00183E11"/>
    <w:rsid w:val="00187D0B"/>
    <w:rsid w:val="00190FB4"/>
    <w:rsid w:val="0019115D"/>
    <w:rsid w:val="001913E6"/>
    <w:rsid w:val="00192265"/>
    <w:rsid w:val="001924B1"/>
    <w:rsid w:val="00193392"/>
    <w:rsid w:val="00195922"/>
    <w:rsid w:val="001A1128"/>
    <w:rsid w:val="001A11BD"/>
    <w:rsid w:val="001A16A9"/>
    <w:rsid w:val="001A241A"/>
    <w:rsid w:val="001A2C51"/>
    <w:rsid w:val="001A326D"/>
    <w:rsid w:val="001A4888"/>
    <w:rsid w:val="001A5146"/>
    <w:rsid w:val="001A6A93"/>
    <w:rsid w:val="001A7620"/>
    <w:rsid w:val="001A7792"/>
    <w:rsid w:val="001A79AE"/>
    <w:rsid w:val="001A7ACE"/>
    <w:rsid w:val="001B0B8D"/>
    <w:rsid w:val="001B0D04"/>
    <w:rsid w:val="001B233A"/>
    <w:rsid w:val="001B26B5"/>
    <w:rsid w:val="001B30ED"/>
    <w:rsid w:val="001B365F"/>
    <w:rsid w:val="001B54E1"/>
    <w:rsid w:val="001B625C"/>
    <w:rsid w:val="001B65FA"/>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4A3E"/>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6719"/>
    <w:rsid w:val="002A6B06"/>
    <w:rsid w:val="002B0520"/>
    <w:rsid w:val="002B1875"/>
    <w:rsid w:val="002B2397"/>
    <w:rsid w:val="002B280D"/>
    <w:rsid w:val="002B324F"/>
    <w:rsid w:val="002B3617"/>
    <w:rsid w:val="002B3ACA"/>
    <w:rsid w:val="002B46AA"/>
    <w:rsid w:val="002B4C7D"/>
    <w:rsid w:val="002B51CA"/>
    <w:rsid w:val="002B6120"/>
    <w:rsid w:val="002B6471"/>
    <w:rsid w:val="002B6D39"/>
    <w:rsid w:val="002C1661"/>
    <w:rsid w:val="002C43E4"/>
    <w:rsid w:val="002C5BA3"/>
    <w:rsid w:val="002C620B"/>
    <w:rsid w:val="002C6290"/>
    <w:rsid w:val="002C6626"/>
    <w:rsid w:val="002C6661"/>
    <w:rsid w:val="002C6F26"/>
    <w:rsid w:val="002C7295"/>
    <w:rsid w:val="002C7E6D"/>
    <w:rsid w:val="002C7FB5"/>
    <w:rsid w:val="002D1635"/>
    <w:rsid w:val="002D250D"/>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73C4"/>
    <w:rsid w:val="003406B9"/>
    <w:rsid w:val="00341AF6"/>
    <w:rsid w:val="003433FB"/>
    <w:rsid w:val="003437EF"/>
    <w:rsid w:val="00343E03"/>
    <w:rsid w:val="00344F98"/>
    <w:rsid w:val="00346245"/>
    <w:rsid w:val="00346487"/>
    <w:rsid w:val="00346491"/>
    <w:rsid w:val="00346519"/>
    <w:rsid w:val="00346BDC"/>
    <w:rsid w:val="00346DA4"/>
    <w:rsid w:val="00350515"/>
    <w:rsid w:val="0035098C"/>
    <w:rsid w:val="0035243C"/>
    <w:rsid w:val="00352C64"/>
    <w:rsid w:val="0035314D"/>
    <w:rsid w:val="00353945"/>
    <w:rsid w:val="0035447B"/>
    <w:rsid w:val="0035662E"/>
    <w:rsid w:val="00356B18"/>
    <w:rsid w:val="00360ED3"/>
    <w:rsid w:val="00360FC8"/>
    <w:rsid w:val="00361E69"/>
    <w:rsid w:val="00366EF8"/>
    <w:rsid w:val="003676D5"/>
    <w:rsid w:val="00370F45"/>
    <w:rsid w:val="0037133C"/>
    <w:rsid w:val="00371C2A"/>
    <w:rsid w:val="00371F4C"/>
    <w:rsid w:val="00372A5D"/>
    <w:rsid w:val="00380643"/>
    <w:rsid w:val="00380E3F"/>
    <w:rsid w:val="00381302"/>
    <w:rsid w:val="0038399C"/>
    <w:rsid w:val="003851D1"/>
    <w:rsid w:val="0038649A"/>
    <w:rsid w:val="0038649C"/>
    <w:rsid w:val="00390F05"/>
    <w:rsid w:val="00391B38"/>
    <w:rsid w:val="00392CE5"/>
    <w:rsid w:val="00393234"/>
    <w:rsid w:val="003939FA"/>
    <w:rsid w:val="00393F1A"/>
    <w:rsid w:val="00395922"/>
    <w:rsid w:val="003960AB"/>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527E"/>
    <w:rsid w:val="003F61C9"/>
    <w:rsid w:val="003F6271"/>
    <w:rsid w:val="003F6350"/>
    <w:rsid w:val="003F63E5"/>
    <w:rsid w:val="00400965"/>
    <w:rsid w:val="004014CC"/>
    <w:rsid w:val="00401849"/>
    <w:rsid w:val="00402252"/>
    <w:rsid w:val="00402BB6"/>
    <w:rsid w:val="004036F8"/>
    <w:rsid w:val="00403A03"/>
    <w:rsid w:val="004044ED"/>
    <w:rsid w:val="00404EC9"/>
    <w:rsid w:val="00405D19"/>
    <w:rsid w:val="00405F2C"/>
    <w:rsid w:val="00407B11"/>
    <w:rsid w:val="004105AD"/>
    <w:rsid w:val="00410783"/>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D28"/>
    <w:rsid w:val="00475262"/>
    <w:rsid w:val="00475CE5"/>
    <w:rsid w:val="00477ACF"/>
    <w:rsid w:val="00480221"/>
    <w:rsid w:val="00480254"/>
    <w:rsid w:val="004805C9"/>
    <w:rsid w:val="004807B0"/>
    <w:rsid w:val="0048192A"/>
    <w:rsid w:val="004819A4"/>
    <w:rsid w:val="00482AF3"/>
    <w:rsid w:val="00483C1D"/>
    <w:rsid w:val="00486146"/>
    <w:rsid w:val="004862AB"/>
    <w:rsid w:val="004870EF"/>
    <w:rsid w:val="00487606"/>
    <w:rsid w:val="00487C8E"/>
    <w:rsid w:val="0049013D"/>
    <w:rsid w:val="00490610"/>
    <w:rsid w:val="0049100C"/>
    <w:rsid w:val="004916C7"/>
    <w:rsid w:val="0049174A"/>
    <w:rsid w:val="00492D33"/>
    <w:rsid w:val="00492D6E"/>
    <w:rsid w:val="0049416E"/>
    <w:rsid w:val="00494365"/>
    <w:rsid w:val="00495E90"/>
    <w:rsid w:val="00496383"/>
    <w:rsid w:val="004972E2"/>
    <w:rsid w:val="004A085F"/>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18D8"/>
    <w:rsid w:val="004C1CB2"/>
    <w:rsid w:val="004C23A1"/>
    <w:rsid w:val="004C4301"/>
    <w:rsid w:val="004C4603"/>
    <w:rsid w:val="004C5EFE"/>
    <w:rsid w:val="004C7276"/>
    <w:rsid w:val="004C72F3"/>
    <w:rsid w:val="004C7ABE"/>
    <w:rsid w:val="004C7C3C"/>
    <w:rsid w:val="004D03E6"/>
    <w:rsid w:val="004D0579"/>
    <w:rsid w:val="004D3C64"/>
    <w:rsid w:val="004D4378"/>
    <w:rsid w:val="004D62DE"/>
    <w:rsid w:val="004D66EC"/>
    <w:rsid w:val="004D7038"/>
    <w:rsid w:val="004D7218"/>
    <w:rsid w:val="004D752F"/>
    <w:rsid w:val="004E1E66"/>
    <w:rsid w:val="004E4C7C"/>
    <w:rsid w:val="004E4FC3"/>
    <w:rsid w:val="004E64EE"/>
    <w:rsid w:val="004E67BB"/>
    <w:rsid w:val="004E6E0F"/>
    <w:rsid w:val="004E71EA"/>
    <w:rsid w:val="004F0276"/>
    <w:rsid w:val="004F0277"/>
    <w:rsid w:val="004F0F3B"/>
    <w:rsid w:val="004F266B"/>
    <w:rsid w:val="004F28D1"/>
    <w:rsid w:val="004F3570"/>
    <w:rsid w:val="004F3A99"/>
    <w:rsid w:val="004F57D4"/>
    <w:rsid w:val="004F59EE"/>
    <w:rsid w:val="004F673E"/>
    <w:rsid w:val="004F6C16"/>
    <w:rsid w:val="004F7322"/>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FD2"/>
    <w:rsid w:val="00523574"/>
    <w:rsid w:val="00523CD5"/>
    <w:rsid w:val="0052454E"/>
    <w:rsid w:val="005254AE"/>
    <w:rsid w:val="005263D4"/>
    <w:rsid w:val="00527512"/>
    <w:rsid w:val="00530CD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7313"/>
    <w:rsid w:val="00567565"/>
    <w:rsid w:val="0056775D"/>
    <w:rsid w:val="00571358"/>
    <w:rsid w:val="00572AB2"/>
    <w:rsid w:val="005732B4"/>
    <w:rsid w:val="00574737"/>
    <w:rsid w:val="00577643"/>
    <w:rsid w:val="0057796E"/>
    <w:rsid w:val="00581530"/>
    <w:rsid w:val="0058162E"/>
    <w:rsid w:val="00582BC9"/>
    <w:rsid w:val="0058480A"/>
    <w:rsid w:val="00584B43"/>
    <w:rsid w:val="00584E8F"/>
    <w:rsid w:val="00585202"/>
    <w:rsid w:val="00586ECD"/>
    <w:rsid w:val="00591653"/>
    <w:rsid w:val="00591FE5"/>
    <w:rsid w:val="00592506"/>
    <w:rsid w:val="00592DCD"/>
    <w:rsid w:val="00594877"/>
    <w:rsid w:val="00595C66"/>
    <w:rsid w:val="005960D2"/>
    <w:rsid w:val="00596C31"/>
    <w:rsid w:val="00596C6D"/>
    <w:rsid w:val="005971F3"/>
    <w:rsid w:val="005973C4"/>
    <w:rsid w:val="0059784D"/>
    <w:rsid w:val="00597E03"/>
    <w:rsid w:val="005A1BE5"/>
    <w:rsid w:val="005A1E20"/>
    <w:rsid w:val="005A27EC"/>
    <w:rsid w:val="005A2B0F"/>
    <w:rsid w:val="005A398D"/>
    <w:rsid w:val="005A3E07"/>
    <w:rsid w:val="005A4762"/>
    <w:rsid w:val="005A4AC1"/>
    <w:rsid w:val="005A4CF5"/>
    <w:rsid w:val="005A73ED"/>
    <w:rsid w:val="005B0CAF"/>
    <w:rsid w:val="005B220F"/>
    <w:rsid w:val="005B2B38"/>
    <w:rsid w:val="005B2DAB"/>
    <w:rsid w:val="005B4053"/>
    <w:rsid w:val="005B45DF"/>
    <w:rsid w:val="005B4877"/>
    <w:rsid w:val="005B762E"/>
    <w:rsid w:val="005C1A42"/>
    <w:rsid w:val="005C3B52"/>
    <w:rsid w:val="005C4856"/>
    <w:rsid w:val="005C5842"/>
    <w:rsid w:val="005C75D3"/>
    <w:rsid w:val="005C7C05"/>
    <w:rsid w:val="005C7D9B"/>
    <w:rsid w:val="005D0D37"/>
    <w:rsid w:val="005D1091"/>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313F6"/>
    <w:rsid w:val="0063186E"/>
    <w:rsid w:val="006320BD"/>
    <w:rsid w:val="00633EAF"/>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469A1"/>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9B6"/>
    <w:rsid w:val="006809CD"/>
    <w:rsid w:val="00681967"/>
    <w:rsid w:val="00681B99"/>
    <w:rsid w:val="00682471"/>
    <w:rsid w:val="00682A30"/>
    <w:rsid w:val="00683810"/>
    <w:rsid w:val="00683C3F"/>
    <w:rsid w:val="0068433E"/>
    <w:rsid w:val="00687C9A"/>
    <w:rsid w:val="00693796"/>
    <w:rsid w:val="00694E64"/>
    <w:rsid w:val="006953BF"/>
    <w:rsid w:val="006A08E4"/>
    <w:rsid w:val="006A1297"/>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19D3"/>
    <w:rsid w:val="006C3720"/>
    <w:rsid w:val="006C3D7F"/>
    <w:rsid w:val="006C4254"/>
    <w:rsid w:val="006C42B9"/>
    <w:rsid w:val="006C497B"/>
    <w:rsid w:val="006C4F6C"/>
    <w:rsid w:val="006C5487"/>
    <w:rsid w:val="006C5AE8"/>
    <w:rsid w:val="006C7C11"/>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150C"/>
    <w:rsid w:val="00742232"/>
    <w:rsid w:val="00742499"/>
    <w:rsid w:val="00742BF3"/>
    <w:rsid w:val="0074336D"/>
    <w:rsid w:val="00744924"/>
    <w:rsid w:val="00745A1A"/>
    <w:rsid w:val="007463C7"/>
    <w:rsid w:val="0075007D"/>
    <w:rsid w:val="00750157"/>
    <w:rsid w:val="00750565"/>
    <w:rsid w:val="0075346A"/>
    <w:rsid w:val="00753A36"/>
    <w:rsid w:val="00753FD1"/>
    <w:rsid w:val="00754B02"/>
    <w:rsid w:val="00754B6F"/>
    <w:rsid w:val="00755BA5"/>
    <w:rsid w:val="0075604A"/>
    <w:rsid w:val="00756A2A"/>
    <w:rsid w:val="00756B4C"/>
    <w:rsid w:val="00756D8B"/>
    <w:rsid w:val="00757FA9"/>
    <w:rsid w:val="00760D8F"/>
    <w:rsid w:val="007615BF"/>
    <w:rsid w:val="0076362E"/>
    <w:rsid w:val="007655CB"/>
    <w:rsid w:val="007667D8"/>
    <w:rsid w:val="0076720D"/>
    <w:rsid w:val="007705C4"/>
    <w:rsid w:val="00771028"/>
    <w:rsid w:val="00772405"/>
    <w:rsid w:val="007739BA"/>
    <w:rsid w:val="00774619"/>
    <w:rsid w:val="00775F97"/>
    <w:rsid w:val="007761A3"/>
    <w:rsid w:val="00776E27"/>
    <w:rsid w:val="00777100"/>
    <w:rsid w:val="00777982"/>
    <w:rsid w:val="00777BBF"/>
    <w:rsid w:val="0078095A"/>
    <w:rsid w:val="00780A4E"/>
    <w:rsid w:val="00780D90"/>
    <w:rsid w:val="0078119E"/>
    <w:rsid w:val="00781671"/>
    <w:rsid w:val="007821CE"/>
    <w:rsid w:val="007835D7"/>
    <w:rsid w:val="00785423"/>
    <w:rsid w:val="00785454"/>
    <w:rsid w:val="007870E6"/>
    <w:rsid w:val="007902F8"/>
    <w:rsid w:val="007918DA"/>
    <w:rsid w:val="00791995"/>
    <w:rsid w:val="00791C38"/>
    <w:rsid w:val="00794220"/>
    <w:rsid w:val="007957A5"/>
    <w:rsid w:val="00795AF6"/>
    <w:rsid w:val="007965C1"/>
    <w:rsid w:val="007966AB"/>
    <w:rsid w:val="007967EF"/>
    <w:rsid w:val="0079780F"/>
    <w:rsid w:val="00797E08"/>
    <w:rsid w:val="00797F50"/>
    <w:rsid w:val="007A02E9"/>
    <w:rsid w:val="007A08B3"/>
    <w:rsid w:val="007A0EE9"/>
    <w:rsid w:val="007A0F62"/>
    <w:rsid w:val="007A1495"/>
    <w:rsid w:val="007A1A5D"/>
    <w:rsid w:val="007A2B4C"/>
    <w:rsid w:val="007A3328"/>
    <w:rsid w:val="007A38D9"/>
    <w:rsid w:val="007A47DC"/>
    <w:rsid w:val="007A49A1"/>
    <w:rsid w:val="007A507B"/>
    <w:rsid w:val="007A614C"/>
    <w:rsid w:val="007A760B"/>
    <w:rsid w:val="007B14E4"/>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6EA7"/>
    <w:rsid w:val="00827483"/>
    <w:rsid w:val="008278A0"/>
    <w:rsid w:val="008279DB"/>
    <w:rsid w:val="00827C49"/>
    <w:rsid w:val="0083192E"/>
    <w:rsid w:val="00831AE1"/>
    <w:rsid w:val="008326E5"/>
    <w:rsid w:val="00832A7F"/>
    <w:rsid w:val="0083409B"/>
    <w:rsid w:val="0083474B"/>
    <w:rsid w:val="00836CA1"/>
    <w:rsid w:val="0084026D"/>
    <w:rsid w:val="008409C4"/>
    <w:rsid w:val="00842BE4"/>
    <w:rsid w:val="00844ECC"/>
    <w:rsid w:val="00845332"/>
    <w:rsid w:val="00846671"/>
    <w:rsid w:val="00846E91"/>
    <w:rsid w:val="008472EB"/>
    <w:rsid w:val="00847F40"/>
    <w:rsid w:val="00850033"/>
    <w:rsid w:val="008500D3"/>
    <w:rsid w:val="008502E0"/>
    <w:rsid w:val="00851B98"/>
    <w:rsid w:val="0085203D"/>
    <w:rsid w:val="008524A6"/>
    <w:rsid w:val="0085298C"/>
    <w:rsid w:val="00855562"/>
    <w:rsid w:val="00856490"/>
    <w:rsid w:val="00856BB6"/>
    <w:rsid w:val="00856DD2"/>
    <w:rsid w:val="00860B7B"/>
    <w:rsid w:val="00861EC5"/>
    <w:rsid w:val="00866EC3"/>
    <w:rsid w:val="00870C65"/>
    <w:rsid w:val="00871755"/>
    <w:rsid w:val="0087294F"/>
    <w:rsid w:val="00872DAE"/>
    <w:rsid w:val="0087426B"/>
    <w:rsid w:val="00874C61"/>
    <w:rsid w:val="008750B4"/>
    <w:rsid w:val="008763CB"/>
    <w:rsid w:val="008764D1"/>
    <w:rsid w:val="0087668D"/>
    <w:rsid w:val="00876868"/>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BC8"/>
    <w:rsid w:val="00900265"/>
    <w:rsid w:val="00900322"/>
    <w:rsid w:val="00901227"/>
    <w:rsid w:val="00901345"/>
    <w:rsid w:val="00902613"/>
    <w:rsid w:val="00904BF7"/>
    <w:rsid w:val="00905CA6"/>
    <w:rsid w:val="00905DD7"/>
    <w:rsid w:val="0090652C"/>
    <w:rsid w:val="0090764E"/>
    <w:rsid w:val="009103B7"/>
    <w:rsid w:val="009105A4"/>
    <w:rsid w:val="009129F8"/>
    <w:rsid w:val="00912D77"/>
    <w:rsid w:val="00913449"/>
    <w:rsid w:val="00914E35"/>
    <w:rsid w:val="00915375"/>
    <w:rsid w:val="00915443"/>
    <w:rsid w:val="009155EE"/>
    <w:rsid w:val="009160EA"/>
    <w:rsid w:val="00917A95"/>
    <w:rsid w:val="009201FF"/>
    <w:rsid w:val="00922549"/>
    <w:rsid w:val="00923425"/>
    <w:rsid w:val="009236E7"/>
    <w:rsid w:val="0092700B"/>
    <w:rsid w:val="0093123E"/>
    <w:rsid w:val="0093381C"/>
    <w:rsid w:val="009357BC"/>
    <w:rsid w:val="00936C91"/>
    <w:rsid w:val="00940023"/>
    <w:rsid w:val="00940110"/>
    <w:rsid w:val="0094215E"/>
    <w:rsid w:val="00942CF7"/>
    <w:rsid w:val="009440A4"/>
    <w:rsid w:val="009475DA"/>
    <w:rsid w:val="00947A6C"/>
    <w:rsid w:val="00951625"/>
    <w:rsid w:val="00951979"/>
    <w:rsid w:val="00952914"/>
    <w:rsid w:val="009538BF"/>
    <w:rsid w:val="00954BE3"/>
    <w:rsid w:val="00955095"/>
    <w:rsid w:val="00955453"/>
    <w:rsid w:val="00956500"/>
    <w:rsid w:val="00956FB9"/>
    <w:rsid w:val="00960651"/>
    <w:rsid w:val="009610A5"/>
    <w:rsid w:val="009625B9"/>
    <w:rsid w:val="00962EF5"/>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5C78"/>
    <w:rsid w:val="00977479"/>
    <w:rsid w:val="00980310"/>
    <w:rsid w:val="00982940"/>
    <w:rsid w:val="00982C6C"/>
    <w:rsid w:val="009844B4"/>
    <w:rsid w:val="0098455C"/>
    <w:rsid w:val="009845B2"/>
    <w:rsid w:val="009846A6"/>
    <w:rsid w:val="0098486F"/>
    <w:rsid w:val="00984D3F"/>
    <w:rsid w:val="009855E4"/>
    <w:rsid w:val="00986467"/>
    <w:rsid w:val="00987250"/>
    <w:rsid w:val="00987F81"/>
    <w:rsid w:val="00990FF9"/>
    <w:rsid w:val="0099148B"/>
    <w:rsid w:val="00991657"/>
    <w:rsid w:val="009928AF"/>
    <w:rsid w:val="00993A8D"/>
    <w:rsid w:val="00994ABE"/>
    <w:rsid w:val="0099544C"/>
    <w:rsid w:val="00995F59"/>
    <w:rsid w:val="0099798F"/>
    <w:rsid w:val="0099799E"/>
    <w:rsid w:val="00997E48"/>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6BB"/>
    <w:rsid w:val="009C3791"/>
    <w:rsid w:val="009C3822"/>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F53"/>
    <w:rsid w:val="009D2800"/>
    <w:rsid w:val="009D2E51"/>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EA4"/>
    <w:rsid w:val="00A02E3A"/>
    <w:rsid w:val="00A032C5"/>
    <w:rsid w:val="00A04B7C"/>
    <w:rsid w:val="00A058C9"/>
    <w:rsid w:val="00A060A1"/>
    <w:rsid w:val="00A07398"/>
    <w:rsid w:val="00A118F7"/>
    <w:rsid w:val="00A126AF"/>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5698"/>
    <w:rsid w:val="00A665B9"/>
    <w:rsid w:val="00A665CB"/>
    <w:rsid w:val="00A67132"/>
    <w:rsid w:val="00A70F63"/>
    <w:rsid w:val="00A72816"/>
    <w:rsid w:val="00A7355B"/>
    <w:rsid w:val="00A737E2"/>
    <w:rsid w:val="00A73910"/>
    <w:rsid w:val="00A755AD"/>
    <w:rsid w:val="00A75683"/>
    <w:rsid w:val="00A7641B"/>
    <w:rsid w:val="00A8178D"/>
    <w:rsid w:val="00A822EB"/>
    <w:rsid w:val="00A82840"/>
    <w:rsid w:val="00A83297"/>
    <w:rsid w:val="00A838EF"/>
    <w:rsid w:val="00A856BA"/>
    <w:rsid w:val="00A908D3"/>
    <w:rsid w:val="00A91869"/>
    <w:rsid w:val="00A93008"/>
    <w:rsid w:val="00A9384C"/>
    <w:rsid w:val="00A939EA"/>
    <w:rsid w:val="00A958E3"/>
    <w:rsid w:val="00A95C04"/>
    <w:rsid w:val="00A95CDC"/>
    <w:rsid w:val="00A95D10"/>
    <w:rsid w:val="00A97205"/>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6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558C"/>
    <w:rsid w:val="00AD6292"/>
    <w:rsid w:val="00AD7266"/>
    <w:rsid w:val="00AD7881"/>
    <w:rsid w:val="00AD7FCE"/>
    <w:rsid w:val="00AE069A"/>
    <w:rsid w:val="00AE1444"/>
    <w:rsid w:val="00AE1A2E"/>
    <w:rsid w:val="00AE25D7"/>
    <w:rsid w:val="00AE2761"/>
    <w:rsid w:val="00AE3A3E"/>
    <w:rsid w:val="00AE58E9"/>
    <w:rsid w:val="00AE5EFC"/>
    <w:rsid w:val="00AE603F"/>
    <w:rsid w:val="00AE68A4"/>
    <w:rsid w:val="00AE6A1F"/>
    <w:rsid w:val="00AE732F"/>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6EB9"/>
    <w:rsid w:val="00B17EEC"/>
    <w:rsid w:val="00B20494"/>
    <w:rsid w:val="00B209CA"/>
    <w:rsid w:val="00B21974"/>
    <w:rsid w:val="00B22C54"/>
    <w:rsid w:val="00B22DB2"/>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2F93"/>
    <w:rsid w:val="00B4338E"/>
    <w:rsid w:val="00B450B9"/>
    <w:rsid w:val="00B47EEE"/>
    <w:rsid w:val="00B50F53"/>
    <w:rsid w:val="00B51928"/>
    <w:rsid w:val="00B527C7"/>
    <w:rsid w:val="00B5352A"/>
    <w:rsid w:val="00B54B97"/>
    <w:rsid w:val="00B5581D"/>
    <w:rsid w:val="00B55980"/>
    <w:rsid w:val="00B5603B"/>
    <w:rsid w:val="00B5687E"/>
    <w:rsid w:val="00B569FE"/>
    <w:rsid w:val="00B56B21"/>
    <w:rsid w:val="00B57EDE"/>
    <w:rsid w:val="00B62D63"/>
    <w:rsid w:val="00B62E17"/>
    <w:rsid w:val="00B63580"/>
    <w:rsid w:val="00B63710"/>
    <w:rsid w:val="00B63B89"/>
    <w:rsid w:val="00B646A5"/>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5EF"/>
    <w:rsid w:val="00B83F93"/>
    <w:rsid w:val="00B83FD2"/>
    <w:rsid w:val="00B847E4"/>
    <w:rsid w:val="00B84ABC"/>
    <w:rsid w:val="00B86163"/>
    <w:rsid w:val="00B86D53"/>
    <w:rsid w:val="00B86FDD"/>
    <w:rsid w:val="00B8793C"/>
    <w:rsid w:val="00B91D04"/>
    <w:rsid w:val="00B92889"/>
    <w:rsid w:val="00B94C1C"/>
    <w:rsid w:val="00B95A64"/>
    <w:rsid w:val="00B95AAE"/>
    <w:rsid w:val="00B9629F"/>
    <w:rsid w:val="00B97D9B"/>
    <w:rsid w:val="00BA1BB4"/>
    <w:rsid w:val="00BA3743"/>
    <w:rsid w:val="00BA3E30"/>
    <w:rsid w:val="00BA4265"/>
    <w:rsid w:val="00BA49F7"/>
    <w:rsid w:val="00BA5BEB"/>
    <w:rsid w:val="00BA5FA4"/>
    <w:rsid w:val="00BA6534"/>
    <w:rsid w:val="00BA7BBC"/>
    <w:rsid w:val="00BB0873"/>
    <w:rsid w:val="00BB13C7"/>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2364"/>
    <w:rsid w:val="00C12432"/>
    <w:rsid w:val="00C12882"/>
    <w:rsid w:val="00C1339F"/>
    <w:rsid w:val="00C1364C"/>
    <w:rsid w:val="00C138AF"/>
    <w:rsid w:val="00C1410F"/>
    <w:rsid w:val="00C14FC2"/>
    <w:rsid w:val="00C15A1C"/>
    <w:rsid w:val="00C17C18"/>
    <w:rsid w:val="00C17DFF"/>
    <w:rsid w:val="00C2002D"/>
    <w:rsid w:val="00C20E28"/>
    <w:rsid w:val="00C20FC4"/>
    <w:rsid w:val="00C2112B"/>
    <w:rsid w:val="00C22534"/>
    <w:rsid w:val="00C235BD"/>
    <w:rsid w:val="00C24E7A"/>
    <w:rsid w:val="00C256F4"/>
    <w:rsid w:val="00C26642"/>
    <w:rsid w:val="00C304E7"/>
    <w:rsid w:val="00C31779"/>
    <w:rsid w:val="00C32C49"/>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3CC"/>
    <w:rsid w:val="00C53774"/>
    <w:rsid w:val="00C546A7"/>
    <w:rsid w:val="00C549F9"/>
    <w:rsid w:val="00C55846"/>
    <w:rsid w:val="00C55E2B"/>
    <w:rsid w:val="00C568FE"/>
    <w:rsid w:val="00C578AC"/>
    <w:rsid w:val="00C60661"/>
    <w:rsid w:val="00C607C5"/>
    <w:rsid w:val="00C610C1"/>
    <w:rsid w:val="00C61AD1"/>
    <w:rsid w:val="00C627F4"/>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FC2"/>
    <w:rsid w:val="00C92D6B"/>
    <w:rsid w:val="00C94033"/>
    <w:rsid w:val="00C9506B"/>
    <w:rsid w:val="00C95199"/>
    <w:rsid w:val="00C95BBF"/>
    <w:rsid w:val="00CA0769"/>
    <w:rsid w:val="00CA11FF"/>
    <w:rsid w:val="00CA2762"/>
    <w:rsid w:val="00CA2ECF"/>
    <w:rsid w:val="00CA309B"/>
    <w:rsid w:val="00CA3B6C"/>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958"/>
    <w:rsid w:val="00CD2117"/>
    <w:rsid w:val="00CD4188"/>
    <w:rsid w:val="00CD5E10"/>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0D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BAB"/>
    <w:rsid w:val="00D176B8"/>
    <w:rsid w:val="00D17755"/>
    <w:rsid w:val="00D17C81"/>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75C"/>
    <w:rsid w:val="00D47A87"/>
    <w:rsid w:val="00D50570"/>
    <w:rsid w:val="00D50E78"/>
    <w:rsid w:val="00D51207"/>
    <w:rsid w:val="00D51381"/>
    <w:rsid w:val="00D51FC0"/>
    <w:rsid w:val="00D52005"/>
    <w:rsid w:val="00D52CC1"/>
    <w:rsid w:val="00D530E6"/>
    <w:rsid w:val="00D536D8"/>
    <w:rsid w:val="00D53F21"/>
    <w:rsid w:val="00D55208"/>
    <w:rsid w:val="00D55AF9"/>
    <w:rsid w:val="00D6139B"/>
    <w:rsid w:val="00D61D9D"/>
    <w:rsid w:val="00D623B3"/>
    <w:rsid w:val="00D65576"/>
    <w:rsid w:val="00D66BC4"/>
    <w:rsid w:val="00D67F78"/>
    <w:rsid w:val="00D67FCE"/>
    <w:rsid w:val="00D72135"/>
    <w:rsid w:val="00D7648E"/>
    <w:rsid w:val="00D76DF4"/>
    <w:rsid w:val="00D77974"/>
    <w:rsid w:val="00D77B7B"/>
    <w:rsid w:val="00D8097D"/>
    <w:rsid w:val="00D80B6B"/>
    <w:rsid w:val="00D84772"/>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DF5"/>
    <w:rsid w:val="00DB3320"/>
    <w:rsid w:val="00DB4611"/>
    <w:rsid w:val="00DB67F0"/>
    <w:rsid w:val="00DB6EE1"/>
    <w:rsid w:val="00DB79EE"/>
    <w:rsid w:val="00DB7A4F"/>
    <w:rsid w:val="00DC2072"/>
    <w:rsid w:val="00DC2093"/>
    <w:rsid w:val="00DC3ACF"/>
    <w:rsid w:val="00DC3D03"/>
    <w:rsid w:val="00DC3D27"/>
    <w:rsid w:val="00DC3FA5"/>
    <w:rsid w:val="00DC471C"/>
    <w:rsid w:val="00DC4863"/>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B8"/>
    <w:rsid w:val="00E30FE6"/>
    <w:rsid w:val="00E31931"/>
    <w:rsid w:val="00E31ADA"/>
    <w:rsid w:val="00E31FEB"/>
    <w:rsid w:val="00E3303A"/>
    <w:rsid w:val="00E34C09"/>
    <w:rsid w:val="00E35488"/>
    <w:rsid w:val="00E35845"/>
    <w:rsid w:val="00E35BC7"/>
    <w:rsid w:val="00E3645B"/>
    <w:rsid w:val="00E40BBF"/>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7D47"/>
    <w:rsid w:val="00E60859"/>
    <w:rsid w:val="00E61331"/>
    <w:rsid w:val="00E6141D"/>
    <w:rsid w:val="00E64EB7"/>
    <w:rsid w:val="00E65500"/>
    <w:rsid w:val="00E66AD2"/>
    <w:rsid w:val="00E67037"/>
    <w:rsid w:val="00E70D66"/>
    <w:rsid w:val="00E71660"/>
    <w:rsid w:val="00E71803"/>
    <w:rsid w:val="00E735C6"/>
    <w:rsid w:val="00E73780"/>
    <w:rsid w:val="00E749A3"/>
    <w:rsid w:val="00E75B9F"/>
    <w:rsid w:val="00E76460"/>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1C54"/>
    <w:rsid w:val="00E91CCB"/>
    <w:rsid w:val="00E92933"/>
    <w:rsid w:val="00E92C16"/>
    <w:rsid w:val="00E94357"/>
    <w:rsid w:val="00E956BB"/>
    <w:rsid w:val="00E968FA"/>
    <w:rsid w:val="00E96EA4"/>
    <w:rsid w:val="00E970B5"/>
    <w:rsid w:val="00E97D5F"/>
    <w:rsid w:val="00EA0945"/>
    <w:rsid w:val="00EA0B9E"/>
    <w:rsid w:val="00EA0F6D"/>
    <w:rsid w:val="00EA18EB"/>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644"/>
    <w:rsid w:val="00EE06F7"/>
    <w:rsid w:val="00EE1289"/>
    <w:rsid w:val="00EE25BB"/>
    <w:rsid w:val="00EE25C5"/>
    <w:rsid w:val="00EE4FCD"/>
    <w:rsid w:val="00EE6E03"/>
    <w:rsid w:val="00EE7CBD"/>
    <w:rsid w:val="00EF05BA"/>
    <w:rsid w:val="00EF070C"/>
    <w:rsid w:val="00EF09CB"/>
    <w:rsid w:val="00EF13B4"/>
    <w:rsid w:val="00EF1909"/>
    <w:rsid w:val="00EF2530"/>
    <w:rsid w:val="00EF28DD"/>
    <w:rsid w:val="00EF2F15"/>
    <w:rsid w:val="00EF3FF1"/>
    <w:rsid w:val="00EF40B0"/>
    <w:rsid w:val="00EF57DD"/>
    <w:rsid w:val="00EF61D9"/>
    <w:rsid w:val="00EF7BB9"/>
    <w:rsid w:val="00F010E2"/>
    <w:rsid w:val="00F03AC8"/>
    <w:rsid w:val="00F04AC3"/>
    <w:rsid w:val="00F04AF7"/>
    <w:rsid w:val="00F0635B"/>
    <w:rsid w:val="00F07538"/>
    <w:rsid w:val="00F0798A"/>
    <w:rsid w:val="00F10443"/>
    <w:rsid w:val="00F11EF9"/>
    <w:rsid w:val="00F12EFF"/>
    <w:rsid w:val="00F13251"/>
    <w:rsid w:val="00F15608"/>
    <w:rsid w:val="00F15E2E"/>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72F0"/>
    <w:rsid w:val="00F275DB"/>
    <w:rsid w:val="00F27A13"/>
    <w:rsid w:val="00F308C6"/>
    <w:rsid w:val="00F30FC2"/>
    <w:rsid w:val="00F31B8B"/>
    <w:rsid w:val="00F3265A"/>
    <w:rsid w:val="00F32F4B"/>
    <w:rsid w:val="00F330DA"/>
    <w:rsid w:val="00F33381"/>
    <w:rsid w:val="00F33583"/>
    <w:rsid w:val="00F33D36"/>
    <w:rsid w:val="00F35DB8"/>
    <w:rsid w:val="00F36536"/>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748"/>
    <w:rsid w:val="00F84E2D"/>
    <w:rsid w:val="00F860DE"/>
    <w:rsid w:val="00F86666"/>
    <w:rsid w:val="00F86C0D"/>
    <w:rsid w:val="00F909D4"/>
    <w:rsid w:val="00F9522B"/>
    <w:rsid w:val="00F954AD"/>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D4D"/>
    <w:rsid w:val="00FC677C"/>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13</Pages>
  <Words>4014</Words>
  <Characters>2288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30</cp:revision>
  <cp:lastPrinted>2023-02-28T21:08:00Z</cp:lastPrinted>
  <dcterms:created xsi:type="dcterms:W3CDTF">2023-03-09T21:17:00Z</dcterms:created>
  <dcterms:modified xsi:type="dcterms:W3CDTF">2023-03-1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